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0D1C9156"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del w:id="0" w:author="Hannah Nesser" w:date="2023-04-08T12:51:00Z">
        <w:r w:rsidRPr="00C9294D" w:rsidDel="005A745C">
          <w:rPr>
            <w:color w:val="000000" w:themeColor="text1"/>
          </w:rPr>
          <w:delText>Tia Scarpelli</w:delText>
        </w:r>
        <w:r w:rsidR="005F03CD" w:rsidDel="005A745C">
          <w:rPr>
            <w:color w:val="000000" w:themeColor="text1"/>
            <w:vertAlign w:val="superscript"/>
          </w:rPr>
          <w:delText>1</w:delText>
        </w:r>
        <w:r w:rsidRPr="00C9294D" w:rsidDel="005A745C">
          <w:rPr>
            <w:color w:val="000000" w:themeColor="text1"/>
          </w:rPr>
          <w:delText xml:space="preserve">, </w:delText>
        </w:r>
      </w:del>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CC68F7">
        <w:rPr>
          <w:color w:val="000000" w:themeColor="text1"/>
          <w:vertAlign w:val="superscript"/>
        </w:rPr>
        <w:t>,</w:t>
      </w:r>
      <w:r w:rsidR="003A50E0">
        <w:rPr>
          <w:color w:val="000000" w:themeColor="text1"/>
          <w:vertAlign w:val="superscript"/>
        </w:rPr>
        <w:t>9</w:t>
      </w:r>
      <w:r w:rsidR="00FD37D6" w:rsidRPr="00C9294D">
        <w:rPr>
          <w:color w:val="000000" w:themeColor="text1"/>
        </w:rPr>
        <w:t>,</w:t>
      </w:r>
      <w:r w:rsidR="00E96407">
        <w:rPr>
          <w:color w:val="000000" w:themeColor="text1"/>
        </w:rPr>
        <w:t xml:space="preserve"> Felipe J. Cardoso </w:t>
      </w:r>
      <w:r w:rsidR="003A50E0">
        <w:rPr>
          <w:color w:val="000000" w:themeColor="text1"/>
        </w:rPr>
        <w:t>Saladana</w:t>
      </w:r>
      <w:r w:rsidR="003A50E0">
        <w:rPr>
          <w:color w:val="000000" w:themeColor="text1"/>
          <w:vertAlign w:val="superscript"/>
        </w:rPr>
        <w:t>8</w:t>
      </w:r>
      <w:r w:rsidR="00E96407">
        <w:rPr>
          <w:color w:val="000000" w:themeColor="text1"/>
        </w:rPr>
        <w:t xml:space="preserve">, </w:t>
      </w:r>
      <w:r w:rsidR="00FD37D6" w:rsidRPr="00C9294D">
        <w:rPr>
          <w:color w:val="000000" w:themeColor="text1"/>
        </w:rPr>
        <w:t xml:space="preserve">Bryan K. </w:t>
      </w:r>
      <w:r w:rsidR="003A50E0" w:rsidRPr="00C9294D">
        <w:rPr>
          <w:color w:val="000000" w:themeColor="text1"/>
        </w:rPr>
        <w:t>Mignone</w:t>
      </w:r>
      <w:r w:rsidR="003A50E0">
        <w:rPr>
          <w:color w:val="000000" w:themeColor="text1"/>
          <w:vertAlign w:val="superscript"/>
        </w:rPr>
        <w:t>8</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6EC978C8"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del w:id="1" w:author="Hannah Nesser" w:date="2023-04-07T14:08:00Z">
        <w:r w:rsidRPr="00C9294D" w:rsidDel="00E67034">
          <w:rPr>
            <w:color w:val="000000" w:themeColor="text1"/>
            <w:sz w:val="18"/>
            <w:szCs w:val="18"/>
          </w:rPr>
          <w:delText>Utrecht</w:delText>
        </w:r>
      </w:del>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68CDB4C2"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FD37D6" w:rsidRPr="005F03CD">
        <w:rPr>
          <w:color w:val="000000" w:themeColor="text1"/>
          <w:sz w:val="18"/>
          <w:szCs w:val="18"/>
          <w:lang w:val="en-US"/>
        </w:rPr>
        <w:t>Research and Engineering Company, Annandale, NJ, USA</w:t>
      </w:r>
    </w:p>
    <w:p w14:paraId="45B6DC74" w14:textId="7857794C" w:rsidR="00CC68F7" w:rsidRPr="005F03CD"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Pr>
          <w:color w:val="000000" w:themeColor="text1"/>
          <w:sz w:val="18"/>
          <w:szCs w:val="18"/>
          <w:lang w:val="en-US"/>
        </w:rPr>
        <w:t xml:space="preserve">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67720D69"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322BAE">
        <w:t xml:space="preserve">16% increase </w:t>
      </w:r>
      <w:r w:rsidR="00BC2011">
        <w:t xml:space="preserve">from the </w:t>
      </w:r>
      <w:r w:rsidR="00E200BC">
        <w:t xml:space="preserve">2022 </w:t>
      </w:r>
      <w:r w:rsidR="00BC2011">
        <w:t xml:space="preserve">GHGI estimate of </w:t>
      </w:r>
      <w:r w:rsidR="00BC2011" w:rsidRPr="00C01462">
        <w:t>26.</w:t>
      </w:r>
      <w:r w:rsidR="00913AF5">
        <w:t>7</w:t>
      </w:r>
      <w:r w:rsidR="00BC2011" w:rsidRPr="00C01462">
        <w:t xml:space="preserve"> </w:t>
      </w:r>
      <w:r w:rsidR="0082453E">
        <w:t xml:space="preserve">(24.0 - 29.3)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9</w:t>
      </w:r>
      <w:r w:rsidR="0082453E">
        <w:t>, where the values in parentheses give the 95% confidence interval</w:t>
      </w:r>
      <w:r w:rsidR="00BD166D">
        <w:t xml:space="preserve">. </w:t>
      </w:r>
      <w:r w:rsidR="002E36D8">
        <w:t xml:space="preserve">We partition emissions by sector, with </w:t>
      </w:r>
      <w:r w:rsidR="00163087">
        <w:t xml:space="preserve">livestock emissions </w:t>
      </w:r>
      <w:r w:rsidR="002E36D8">
        <w:t>of</w:t>
      </w:r>
      <w:r w:rsidR="00163087">
        <w:t xml:space="preserve"> 10.</w:t>
      </w:r>
      <w:r w:rsidR="00323391">
        <w:t>4</w:t>
      </w:r>
      <w:r w:rsidR="00A22755">
        <w:t xml:space="preserve"> (10.0 - 10.7)</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gas</w:t>
      </w:r>
      <w:r w:rsidR="002E36D8">
        <w:t xml:space="preserve"> of </w:t>
      </w:r>
      <w:r w:rsidR="00163087">
        <w:t>10.</w:t>
      </w:r>
      <w:r w:rsidR="00323391">
        <w:t>4</w:t>
      </w:r>
      <w:r w:rsidR="00163087">
        <w:t xml:space="preserve"> </w:t>
      </w:r>
      <w:r w:rsidR="00A22755">
        <w:t xml:space="preserve">(10.1 - 10.7)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1.5</w:t>
      </w:r>
      <w:r w:rsidR="00A22755">
        <w:t xml:space="preserve"> (1.2 - 1.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A22755">
        <w:t xml:space="preserve"> </w:t>
      </w:r>
      <w:r w:rsidR="00A22755" w:rsidRPr="00A22755">
        <w:t>(</w:t>
      </w:r>
      <w:r w:rsidR="00A22755" w:rsidRPr="0078584E">
        <w:t xml:space="preserve">6.4 </w:t>
      </w:r>
      <w:r w:rsidR="00A22755">
        <w:t>-</w:t>
      </w:r>
      <w:r w:rsidR="00A22755" w:rsidRPr="0078584E">
        <w:t xml:space="preserve"> 7.5)</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xml:space="preserve">, </w:t>
      </w:r>
      <w:r w:rsidR="00A22755">
        <w:t xml:space="preserve">wastewater of 0.6 (0.5 - 0.7), </w:t>
      </w:r>
      <w:r w:rsidR="002E36D8">
        <w:t xml:space="preserve">and other </w:t>
      </w:r>
      <w:r w:rsidR="00BD166D">
        <w:t xml:space="preserve">anthropogenic </w:t>
      </w:r>
      <w:r w:rsidR="002E36D8">
        <w:t>sources of 1.</w:t>
      </w:r>
      <w:r w:rsidR="00A22755">
        <w:t>1 (1.0 - 1.2)</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r w:rsidR="00A22755">
        <w:t>Relative to the GHGI, w</w:t>
      </w:r>
      <w:r w:rsidR="00A71C1D">
        <w:t xml:space="preserve">e find </w:t>
      </w:r>
      <w:r w:rsidR="00BD166D">
        <w:t xml:space="preserve">the largest </w:t>
      </w:r>
      <w:r w:rsidR="000C67B6">
        <w:t xml:space="preserve">increase </w:t>
      </w:r>
      <w:r w:rsidR="00BD166D">
        <w:t xml:space="preserve">(53%) </w:t>
      </w:r>
      <w:r w:rsidR="00A22755">
        <w:t xml:space="preserve">for landfills </w:t>
      </w:r>
      <w:r w:rsidR="001816DF">
        <w:t>with smaller increases for oil and gas (19%) and livestock (11%)</w:t>
      </w:r>
      <w:r w:rsidR="001816DF">
        <w:t xml:space="preserve">.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1816DF">
        <w:t xml:space="preserve">occurs </w:t>
      </w:r>
      <w:r w:rsidR="00A22755">
        <w:t>for coal</w:t>
      </w:r>
      <w:r w:rsidR="00A66DA1">
        <w:t xml:space="preserve">. </w:t>
      </w:r>
      <w:r w:rsidR="002E7370">
        <w:t xml:space="preserve">We find a large </w:t>
      </w:r>
      <w:r w:rsidR="000104CE">
        <w:t>median</w:t>
      </w:r>
      <w:r w:rsidR="00396BDB">
        <w:t xml:space="preserve"> </w:t>
      </w:r>
      <w:r w:rsidR="000104CE">
        <w:t>77</w:t>
      </w:r>
      <w:r w:rsidR="00396BDB">
        <w:t xml:space="preserve">% </w:t>
      </w:r>
      <w:r w:rsidR="002E7370">
        <w:t>increase in landfill methane emission estimates reported</w:t>
      </w:r>
      <w:r w:rsidR="00423E82">
        <w:t xml:space="preserve"> by 73 facilities</w:t>
      </w:r>
      <w:r w:rsidR="002E7370">
        <w:t xml:space="preserve"> to the EPA’s Greenhouse Gas Reporting Program (GHGRP), 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from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 GHGI</w:t>
      </w:r>
      <w:r w:rsidR="0088027E">
        <w:t xml:space="preserve">’s </w:t>
      </w:r>
      <w:r w:rsidR="00E83727">
        <w:t>new</w:t>
      </w:r>
      <w:r w:rsidR="0088027E">
        <w:t xml:space="preserve"> state</w:t>
      </w:r>
      <w:r w:rsidR="002E36D8">
        <w:t>-level</w:t>
      </w:r>
      <w:r w:rsidR="0088027E">
        <w:t xml:space="preserve"> inventories</w:t>
      </w:r>
      <w:r w:rsidR="002E36D8">
        <w:t xml:space="preserve"> as well as </w:t>
      </w:r>
      <w:r w:rsidR="00A22755">
        <w:t xml:space="preserve">to </w:t>
      </w:r>
      <w:r w:rsidR="002E36D8">
        <w:t>independent inventories produced by state</w:t>
      </w:r>
      <w:r w:rsidR="007E07CB">
        <w:t>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2E7370">
        <w:t xml:space="preserve">GHGI </w:t>
      </w:r>
      <w:r w:rsidR="0088027E">
        <w:t>in the largest 10 methane-producing state</w:t>
      </w:r>
      <w:r w:rsidR="002E36D8">
        <w:t>s, with</w:t>
      </w:r>
      <w:r w:rsidR="0088027E">
        <w:t xml:space="preserve"> the </w:t>
      </w:r>
      <w:r w:rsidR="00396BDB">
        <w:t>biggest</w:t>
      </w:r>
      <w:r w:rsidR="00396BDB">
        <w:t xml:space="preserve"> </w:t>
      </w:r>
      <w:r w:rsidR="00E83727">
        <w:t>upward</w:t>
      </w:r>
      <w:r w:rsidR="0088027E">
        <w:t xml:space="preserve"> adjustments in states with large oil and gas emissions </w:t>
      </w:r>
      <w:r w:rsidR="00E76878">
        <w:t xml:space="preserve">(e.g., Texas, New Mexico, Louisiana, and Oklahoma) </w:t>
      </w:r>
      <w:r w:rsidR="0088027E">
        <w:t xml:space="preserve">and the </w:t>
      </w:r>
      <w:r w:rsidR="00396BDB">
        <w:t>biggest</w:t>
      </w:r>
      <w:r w:rsidR="00396BDB">
        <w:t xml:space="preserve"> </w:t>
      </w:r>
      <w:r w:rsidR="0088027E">
        <w:t xml:space="preserve">downward </w:t>
      </w:r>
      <w:r w:rsidR="002E36D8">
        <w:t>adjustments</w:t>
      </w:r>
      <w:r w:rsidR="0088027E">
        <w:t xml:space="preserve"> in states with large contributions from coal emissions</w:t>
      </w:r>
      <w:r w:rsidR="00E76878">
        <w:t xml:space="preserve"> (e.g., Wyoming, West Virginia, and Pennsylvani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396BDB">
        <w:t>, equivalent to a fifth of CONUS anthropogenic emissions, and are</w:t>
      </w:r>
      <w:r w:rsidR="00396BDB" w:rsidRPr="00D84D22">
        <w:t xml:space="preserve"> </w:t>
      </w:r>
      <w:r w:rsidR="007E07CB">
        <w:t xml:space="preserve">on average </w:t>
      </w:r>
      <w:r w:rsidR="00604A12">
        <w:t>4</w:t>
      </w:r>
      <w:r w:rsidR="00C57F30">
        <w:t>2</w:t>
      </w:r>
      <w:r w:rsidR="00604A12">
        <w:t>%</w:t>
      </w:r>
      <w:r w:rsidR="00A66DA1">
        <w:t xml:space="preserve"> </w:t>
      </w:r>
      <w:r w:rsidR="00A22755">
        <w:t xml:space="preserve">larger than </w:t>
      </w:r>
      <w:r w:rsidR="00396BDB">
        <w:t>a spatially allocated</w:t>
      </w:r>
      <w:r w:rsidR="00A22755">
        <w:t xml:space="preserve"> </w:t>
      </w:r>
      <w:r w:rsidR="00396BDB">
        <w:t xml:space="preserve">version of the </w:t>
      </w:r>
      <w:r w:rsidR="00A22755">
        <w:t>GHGI,</w:t>
      </w:r>
      <w:r w:rsidR="007E07CB">
        <w:t xml:space="preserve"> which we </w:t>
      </w:r>
      <w:r w:rsidR="00F61A49">
        <w:t>attribute to underestimated landfill and gas distribution emissions.</w:t>
      </w:r>
      <w:r w:rsidR="00527F11">
        <w:t xml:space="preserve"> The </w:t>
      </w:r>
      <w:r w:rsidR="007D56BB">
        <w:t>large</w:t>
      </w:r>
      <w:r w:rsidR="00527F11">
        <w:t xml:space="preserve"> </w:t>
      </w:r>
      <w:r w:rsidR="007D56BB">
        <w:t xml:space="preserve">upward </w:t>
      </w:r>
      <w:r w:rsidR="00527F11">
        <w:t>correction</w:t>
      </w:r>
      <w:r w:rsidR="007D56BB">
        <w:t xml:space="preserve">s to the </w:t>
      </w:r>
      <w:r w:rsidR="007D56BB">
        <w:lastRenderedPageBreak/>
        <w:t>GHGI at all scales found here</w:t>
      </w:r>
      <w:r w:rsidR="0034756F">
        <w:t xml:space="preserve"> may</w:t>
      </w:r>
      <w:r w:rsidR="007D56BB">
        <w:t xml:space="preserve"> present challenge</w:t>
      </w:r>
      <w:r w:rsidR="0034756F">
        <w:t>s</w:t>
      </w:r>
      <w:r w:rsidR="007D56BB">
        <w:t xml:space="preserve"> </w:t>
      </w:r>
      <w:r w:rsidR="0034756F">
        <w:t>for</w:t>
      </w:r>
      <w:r w:rsidR="007D56BB">
        <w:t xml:space="preserve"> U.S. climate policies and goals, many of which target </w:t>
      </w:r>
      <w:r w:rsidR="00857C98">
        <w:t>significant</w:t>
      </w:r>
      <w:r w:rsidR="007D56BB">
        <w:t xml:space="preserve"> reductions in methane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266E7D57"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Nations Framework Convention on Climate Change (UNFCCC), aims to achieve a 30% global reduction in methane emissions from 2020 to 2030.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w:t>
      </w:r>
      <w:r w:rsidR="00911EC2">
        <w:t xml:space="preserve">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22BAE">
        <w:t>that use</w:t>
      </w:r>
      <w:r w:rsidR="00322BAE">
        <w:t xml:space="preserve"> an atmospheric transport</w:t>
      </w:r>
      <w:r w:rsidR="00322BAE"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BB839FD"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w:t>
      </w:r>
      <w:r w:rsidR="00AE7BA5" w:rsidRPr="0017589D">
        <w:rPr>
          <w:color w:val="000000" w:themeColor="text1"/>
        </w:rPr>
        <w:t>S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2363F60C"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82453E">
        <w:rPr>
          <w:color w:val="000000" w:themeColor="text1"/>
        </w:rPr>
        <w:t xml:space="preserve">embarrassingly parallel and </w:t>
      </w:r>
      <w:r w:rsidR="0082453E">
        <w:rPr>
          <w:color w:val="000000" w:themeColor="text1"/>
        </w:rPr>
        <w:t xml:space="preserve">computationally expensive 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r w:rsidR="002E36D8" w:rsidRPr="00436DCC">
        <w:rPr>
          <w:color w:val="000000" w:themeColor="text1"/>
        </w:rPr>
        <w:t>In</w:t>
      </w:r>
      <w:r w:rsidR="003A0A98" w:rsidRPr="00436DCC">
        <w:rPr>
          <w:color w:val="000000" w:themeColor="text1"/>
        </w:rPr>
        <w:t xml:space="preserve"> 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2E36D8" w:rsidRPr="00436DCC">
        <w:rPr>
          <w:color w:val="000000" w:themeColor="text1"/>
        </w:rPr>
        <w:t>, we 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lastRenderedPageBreak/>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where the 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48809E06"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EB1DFD">
        <w:rPr>
          <w:color w:val="000000" w:themeColor="text1"/>
        </w:rPr>
        <w:instrText xml:space="preserve"> ADDIN ZOTERO_ITEM CSL_CITATION {"citationID":"FM0vwaTN","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A0A98" w:rsidRPr="00436DCC">
        <w:rPr>
          <w:color w:val="000000" w:themeColor="text1"/>
        </w:rPr>
        <w:fldChar w:fldCharType="separate"/>
      </w:r>
      <w:r w:rsidR="00EB1DFD">
        <w:rPr>
          <w:noProof/>
          <w:color w:val="000000" w:themeColor="text1"/>
        </w:rPr>
        <w:t>(EPA, 2022a)</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GHGI, which they attributed largely to oil emissions.</w:t>
      </w:r>
    </w:p>
    <w:p w14:paraId="2777F056" w14:textId="77777777" w:rsidR="003C6288" w:rsidRPr="002E36D8" w:rsidRDefault="003C6288">
      <w:pPr>
        <w:rPr>
          <w:color w:val="FF0000"/>
        </w:rPr>
      </w:pPr>
    </w:p>
    <w:p w14:paraId="6AD1A323" w14:textId="6B63A36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Pr="00B51761">
        <w:rPr>
          <w:color w:val="000000" w:themeColor="text1"/>
        </w:rPr>
        <w:t>emissio</w:t>
      </w:r>
      <w:r>
        <w:rPr>
          <w:color w:val="000000" w:themeColor="text1"/>
        </w:rPr>
        <w:t>ns, including emissions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consistent with the GHGI </w:t>
      </w:r>
      <w:r w:rsidR="00E01C9D">
        <w:rPr>
          <w:color w:val="000000" w:themeColor="text1"/>
        </w:rPr>
        <w:t xml:space="preserve">when scaled by gas production </w:t>
      </w:r>
      <w:r>
        <w:rPr>
          <w:color w:val="000000" w:themeColor="text1"/>
        </w:rPr>
        <w:t xml:space="preserve">but larger than reported by industry to the EPA’s Greenhouse Gas Reporting Program (GHGRP).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allocated 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WU7QZgh0","properties":{"formattedCitation":"(Yu et al., 2021)","plainCitation":"(Yu et al., 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schema":"https://github.com/citation-style-language/schema/raw/master/csl-citation.json"} </w:instrText>
      </w:r>
      <w:r>
        <w:rPr>
          <w:color w:val="000000" w:themeColor="text1"/>
        </w:rPr>
        <w:fldChar w:fldCharType="separate"/>
      </w:r>
      <w:r>
        <w:rPr>
          <w:noProof/>
          <w:color w:val="000000" w:themeColor="text1"/>
        </w:rPr>
        <w:t>(Yu et al., 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E01C9D">
        <w:rPr>
          <w:color w:val="000000" w:themeColor="text1"/>
        </w:rPr>
        <w:t>spatially</w:t>
      </w:r>
      <w:r w:rsidR="000104CE">
        <w:rPr>
          <w:color w:val="000000" w:themeColor="text1"/>
        </w:rPr>
        <w:t xml:space="preserve"> </w:t>
      </w:r>
      <w:r w:rsidR="00E01C9D">
        <w:rPr>
          <w:color w:val="000000" w:themeColor="text1"/>
        </w:rPr>
        <w:t xml:space="preserve">allocated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E01C9D">
        <w:rPr>
          <w:color w:val="000000" w:themeColor="text1"/>
        </w:rPr>
        <w:t>spatially</w:t>
      </w:r>
      <w:r w:rsidR="000104CE">
        <w:rPr>
          <w:color w:val="000000" w:themeColor="text1"/>
        </w:rPr>
        <w:t xml:space="preserve"> </w:t>
      </w:r>
      <w:r w:rsidR="00E01C9D">
        <w:rPr>
          <w:color w:val="000000" w:themeColor="text1"/>
        </w:rPr>
        <w:t xml:space="preserve">allocated </w:t>
      </w:r>
      <w:r>
        <w:rPr>
          <w:color w:val="000000" w:themeColor="text1"/>
        </w:rPr>
        <w:t>GHGI</w:t>
      </w:r>
      <w:r w:rsidRPr="00B51761">
        <w:rPr>
          <w:color w:val="000000" w:themeColor="text1"/>
        </w:rPr>
        <w:t>.</w:t>
      </w:r>
    </w:p>
    <w:p w14:paraId="284DA6D0" w14:textId="77777777" w:rsidR="00780DF0" w:rsidRPr="00780DF0" w:rsidRDefault="00780DF0">
      <w:pPr>
        <w:rPr>
          <w:color w:val="000000" w:themeColor="text1"/>
        </w:rPr>
      </w:pPr>
    </w:p>
    <w:p w14:paraId="17CD566C" w14:textId="4A53DAF0"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7D56BB">
        <w:rPr>
          <w:color w:val="000000" w:themeColor="text1"/>
        </w:rPr>
        <w:t>on</w:t>
      </w:r>
      <w:r w:rsidR="007D56BB"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most recent version of the GHGI </w:t>
      </w:r>
      <w:r w:rsidR="008910D1">
        <w:rPr>
          <w:color w:val="000000" w:themeColor="text1"/>
        </w:rPr>
        <w:fldChar w:fldCharType="begin"/>
      </w:r>
      <w:r w:rsidR="00EB1DFD">
        <w:rPr>
          <w:color w:val="000000" w:themeColor="text1"/>
        </w:rPr>
        <w:instrText xml:space="preserve"> ADDIN ZOTERO_ITEM CSL_CITATION {"citationID":"yKAcRvgL","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2a)</w:t>
      </w:r>
      <w:r w:rsidR="008910D1">
        <w:rPr>
          <w:color w:val="000000" w:themeColor="text1"/>
        </w:rPr>
        <w:fldChar w:fldCharType="end"/>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r w:rsidR="001C56F8">
        <w:rPr>
          <w:color w:val="000000" w:themeColor="text1"/>
        </w:rPr>
        <w:t xml:space="preserve">the </w:t>
      </w:r>
      <w:proofErr w:type="gramStart"/>
      <w:r w:rsidR="001C56F8">
        <w:rPr>
          <w:color w:val="000000" w:themeColor="text1"/>
        </w:rPr>
        <w:t>first time</w:t>
      </w:r>
      <w:proofErr w:type="gramEnd"/>
      <w:r w:rsidR="001C56F8">
        <w:rPr>
          <w:color w:val="000000" w:themeColor="text1"/>
        </w:rPr>
        <w:t xml:space="preserve"> </w:t>
      </w:r>
      <w:r w:rsidR="0084023E">
        <w:rPr>
          <w:color w:val="000000" w:themeColor="text1"/>
        </w:rPr>
        <w:t>emission estimate</w:t>
      </w:r>
      <w:r w:rsidR="00FA46C4">
        <w:rPr>
          <w:color w:val="000000" w:themeColor="text1"/>
        </w:rPr>
        <w:t>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27868836"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the native</w:t>
      </w:r>
      <w:r w:rsidR="00DC2712">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8834D1">
        <w:rPr>
          <w:color w:val="000000" w:themeColor="text1"/>
        </w:rPr>
        <w:lastRenderedPageBreak/>
        <w:t xml:space="preserve">a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437C2D2"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ins w:id="2" w:author="Hannah Nesser" w:date="2023-04-07T15:13:00Z">
            <w:rPr>
              <w:rFonts w:ascii="Cambria Math" w:hAnsi="Cambria Math"/>
            </w:rPr>
            <m:t>J</m:t>
          </w:ins>
        </m:r>
      </m:oMath>
      <w:ins w:id="3" w:author="Hannah Nesser" w:date="2023-04-07T15:13:00Z">
        <w:r w:rsidR="00340707" w:rsidRPr="00C01462">
          <w:t xml:space="preserve"> </w:t>
        </w:r>
      </w:ins>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036A83C7"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4B86058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57753BDE"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5A2110A7"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64836BEC"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w:t>
      </w:r>
      <w:r w:rsidR="0084023E">
        <w:t>chosen</w:t>
      </w:r>
      <w:r w:rsidR="0016623C">
        <w:t xml:space="preserve"> to maximize the DOFS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 (D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245A6CB3"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xml:space="preserve">, the </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w:t>
      </w:r>
      <w:r w:rsidR="00F16BEF">
        <w:t>GHGI oil and gas emissions to 2018 following Shen et al</w:t>
      </w:r>
      <w:r w:rsidR="00F16BEF">
        <w:t>.</w:t>
      </w:r>
      <w:r w:rsidR="00F16BEF">
        <w:t xml:space="preserve">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w:t>
      </w:r>
      <w:r w:rsidR="00F16BEF">
        <w:t>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903D3">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 xml:space="preserve">. </w:t>
      </w:r>
      <w:r w:rsidR="006E601D">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y.</w:t>
      </w:r>
    </w:p>
    <w:p w14:paraId="3FCE5DFE" w14:textId="77777777" w:rsidR="00E63085" w:rsidRPr="002867F8" w:rsidRDefault="00E63085" w:rsidP="00E63085">
      <w:pPr>
        <w:rPr>
          <w:color w:val="000000" w:themeColor="text1"/>
        </w:rPr>
      </w:pPr>
    </w:p>
    <w:p w14:paraId="200F7012" w14:textId="7F012DC9"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ins w:id="4" w:author="Hannah Nesser" w:date="2023-04-08T12:41:00Z">
        <w:r w:rsidR="006E5F17">
          <w:rPr>
            <w:color w:val="000000" w:themeColor="text1"/>
          </w:rPr>
          <w:t xml:space="preserve"> high performance</w:t>
        </w:r>
      </w:ins>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ins w:id="5" w:author="Hannah Nesser" w:date="2023-04-08T12:41:00Z">
        <w:r w:rsidR="006E5F17">
          <w:rPr>
            <w:color w:val="000000" w:themeColor="text1"/>
          </w:rPr>
          <w:t xml:space="preserve"> high performance</w:t>
        </w:r>
      </w:ins>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r w:rsidR="007B140B" w:rsidRPr="006202B5">
        <w:rPr>
          <w:color w:val="000000" w:themeColor="text1"/>
        </w:rPr>
        <w:t>models 1923 and 2913)</w:t>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p>
    <w:p w14:paraId="67BDB6F2" w14:textId="74203FF2" w:rsidR="00E63085" w:rsidRPr="00C01462" w:rsidRDefault="00E63085"/>
    <w:p w14:paraId="066853A8" w14:textId="2C81CD54"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 xml:space="preserve">for the different members of </w:t>
      </w:r>
      <w:r>
        <w:t>our inversion ensemble</w:t>
      </w:r>
      <w:r w:rsidR="00C36AAC" w:rsidRPr="00C01462">
        <w:t xml:space="preserve">. </w:t>
      </w:r>
      <w:r w:rsidR="00DE21F5">
        <w:t>P</w:t>
      </w:r>
      <w:r w:rsidR="00577811" w:rsidRPr="00C01462">
        <w:t xml:space="preserve">revious inversions that optimized methane emissions over North America </w:t>
      </w:r>
      <w:r w:rsidR="00DE21F5">
        <w:t xml:space="preserve">assumed </w:t>
      </w:r>
      <w:r w:rsidR="00DE21F5">
        <w:lastRenderedPageBreak/>
        <w:t xml:space="preserve">50% prior error standard deviations </w:t>
      </w:r>
      <w:r w:rsidR="00577811" w:rsidRPr="00C01462">
        <w:fldChar w:fldCharType="begin"/>
      </w:r>
      <w:r w:rsidR="00474EBE">
        <w:instrText xml:space="preserve"> ADDIN ZOTERO_ITEM CSL_CITATION {"citationID":"Aj5dQW7z","properties":{"formattedCitation":"(Maasakkers et al., 2021; Lu et al., 2022)","plainCitation":"(Maasakkers et al., 2021; Lu et al., 2022)","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label":"page"},{"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474EBE">
        <w:rPr>
          <w:rFonts w:ascii="Cambria Math" w:hAnsi="Cambria Math" w:cs="Cambria Math"/>
        </w:rPr>
        <w:instrText>∘</w:instrText>
      </w:r>
      <w:r w:rsidR="00474EBE">
        <w:instrText>×0.625</w:instrText>
      </w:r>
      <w:r w:rsidR="00474EBE">
        <w:rPr>
          <w:rFonts w:ascii="Cambria Math" w:hAnsi="Cambria Math" w:cs="Cambria Math"/>
        </w:rPr>
        <w:instrText>∘</w:instrText>
      </w:r>
      <w:r w:rsidR="00474EBE">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577811" w:rsidRPr="00C01462">
        <w:fldChar w:fldCharType="separate"/>
      </w:r>
      <w:r w:rsidR="00474EBE">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ins w:id="6" w:author="Hannah Nesser" w:date="2023-04-08T12:24:00Z">
        <w:r w:rsidR="00A65305">
          <w:t>.1</w:t>
        </w:r>
      </w:ins>
      <w:r w:rsidRPr="00C01462">
        <w:t xml:space="preserve"> </w:t>
      </w:r>
      <w:ins w:id="7" w:author="Hannah Nesser" w:date="2023-04-08T12:37:00Z">
        <w:r w:rsidR="006E5F17">
          <w:t xml:space="preserve">(DOI: </w:t>
        </w:r>
        <w:r w:rsidR="006E5F17" w:rsidRPr="00A65305">
          <w:fldChar w:fldCharType="begin"/>
        </w:r>
        <w:r w:rsidR="006E5F17" w:rsidRPr="00A65305">
          <w:instrText xml:space="preserve"> HYPERLINK "https://doi.org/10.5281/zenodo.3676008" </w:instrText>
        </w:r>
        <w:r w:rsidR="006E5F17" w:rsidRPr="00A65305">
          <w:fldChar w:fldCharType="separate"/>
        </w:r>
        <w:r w:rsidR="006E5F17" w:rsidRPr="00A65305">
          <w:rPr>
            <w:rStyle w:val="Hyperlink"/>
          </w:rPr>
          <w:t>10.5281/zenodo.3676008</w:t>
        </w:r>
        <w:r w:rsidR="006E5F17" w:rsidRPr="00A65305">
          <w:fldChar w:fldCharType="end"/>
        </w:r>
        <w:r w:rsidR="006E5F17">
          <w:t>)</w:t>
        </w:r>
        <w:r w:rsidR="006E5F17">
          <w:t xml:space="preserve"> </w:t>
        </w:r>
      </w:ins>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01E6CABD"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with a ~3% success rate due to</w:t>
      </w:r>
      <w:r w:rsidR="00FD3469" w:rsidRPr="00C01462">
        <w:t xml:space="preserve"> cloud cover, variable topography, </w:t>
      </w:r>
      <w:r w:rsidR="00F506A9">
        <w:t xml:space="preserve">low or heterogeneous </w:t>
      </w:r>
      <w:r w:rsidR="00FD3469" w:rsidRPr="00C01462">
        <w:t xml:space="preserve">albedo, </w:t>
      </w:r>
      <w:r w:rsidR="00730A6F">
        <w:t>or</w:t>
      </w:r>
      <w:r w:rsidR="00730A6F" w:rsidRPr="00C01462">
        <w:t xml:space="preserve"> </w:t>
      </w:r>
      <w:r w:rsidR="00FD3469" w:rsidRPr="00C01462">
        <w:t>high aerosol loading</w:t>
      </w:r>
      <w:r w:rsidR="00AB5662" w:rsidRPr="00C01462">
        <w:t xml:space="preserve">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201AAE" w:rsidRPr="00C01462" w:rsidDel="00730A6F">
        <w:t xml:space="preserve"> </w:t>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60A128A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36912201" w:rsidR="003168EA" w:rsidRDefault="00020EE6" w:rsidP="003168EA">
      <w:r w:rsidRPr="00C01462">
        <w:t xml:space="preserve">Figure 2 shows the </w:t>
      </w:r>
      <w:r>
        <w:t xml:space="preserve">final </w:t>
      </w:r>
      <m:oMath>
        <m:r>
          <w:ins w:id="8" w:author="Hannah Nesser" w:date="2023-04-07T09:57:00Z">
            <w:rPr>
              <w:rFonts w:ascii="Cambria Math" w:hAnsi="Cambria Math"/>
            </w:rPr>
            <m:t>m</m:t>
          </w:ins>
        </m:r>
      </m:oMath>
      <w:ins w:id="9" w:author="Hannah Nesser" w:date="2023-04-07T09:57:00Z">
        <w:r w:rsidR="00E76878" w:rsidRPr="00C01462">
          <w:t xml:space="preserve"> </w:t>
        </w:r>
        <w:r w:rsidR="00E76878">
          <w:t xml:space="preserve">= </w:t>
        </w:r>
      </w:ins>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and Figure S1 shows the improved correlation with seasonal</w:t>
      </w:r>
      <w:r w:rsidR="007B52E7">
        <w:t>-</w:t>
      </w:r>
      <w:r w:rsidR="003168EA">
        <w:t xml:space="preserve">average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could be caused by errors in the boundary conditions</w:t>
      </w:r>
      <w:r w:rsidR="003168EA">
        <w:t xml:space="preserve">. This 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5CD0B33"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2268EE8"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5B41C881"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7C348232" w:rsidR="006267C3" w:rsidRPr="00580AA1" w:rsidRDefault="00742DA8" w:rsidP="00E334F2">
      <w:pPr>
        <w:rPr>
          <w:rFonts w:eastAsiaTheme="minorEastAsia"/>
          <w:iCs/>
        </w:rPr>
      </w:pPr>
      <w:r w:rsidRPr="00C01462">
        <w:rPr>
          <w:rFonts w:eastAsiaTheme="minorEastAsia"/>
        </w:rPr>
        <w:lastRenderedPageBreak/>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19927F39"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r w:rsidR="00E01524">
        <w:t xml:space="preserve">as </w:t>
      </w:r>
      <w:r w:rsidR="009F4575">
        <w:t xml:space="preserve">expected from the narrow chi-square distribution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7791B40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6CC5D530" w:rsidR="006E6383" w:rsidRPr="00C01462" w:rsidRDefault="001A10D0">
      <w:pPr>
        <w:rPr>
          <w:bCs/>
          <w:iCs/>
        </w:rPr>
      </w:pPr>
      <w:r w:rsidRPr="00C01462">
        <w:lastRenderedPageBreak/>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w:t>
      </w:r>
      <w:r w:rsidR="000C3D0F">
        <w:rPr>
          <w:bCs/>
          <w:iCs/>
        </w:rPr>
        <w:t xml:space="preserve">posterior </w:t>
      </w:r>
      <w:r w:rsidR="000B665D">
        <w:rPr>
          <w:bCs/>
          <w:iCs/>
        </w:rPr>
        <w:t xml:space="preserve">emission estimates to individual landfills, we </w:t>
      </w:r>
      <w:r w:rsidR="00C7023C">
        <w:rPr>
          <w:bCs/>
          <w:iCs/>
        </w:rPr>
        <w:t xml:space="preserve">scale </w:t>
      </w:r>
      <w:r w:rsidR="000C3D0F">
        <w:rPr>
          <w:bCs/>
          <w:iCs/>
        </w:rPr>
        <w:t>the</w:t>
      </w:r>
      <w:r w:rsidR="00C7023C">
        <w:rPr>
          <w:bCs/>
          <w:iCs/>
        </w:rPr>
        <w:t xml:space="preserve"> </w:t>
      </w:r>
      <w:r w:rsidR="00E022DC">
        <w:rPr>
          <w:bCs/>
          <w:iCs/>
        </w:rPr>
        <w:t xml:space="preserve">estimate in the </w:t>
      </w:r>
      <w:r w:rsidR="00C7023C">
        <w:rPr>
          <w:bCs/>
          <w:iCs/>
        </w:rPr>
        <w:t xml:space="preserve">grid cell </w:t>
      </w:r>
      <w:r w:rsidR="00E022DC">
        <w:rPr>
          <w:bCs/>
          <w:iCs/>
        </w:rPr>
        <w:t xml:space="preserve">containing a landfi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A40D3F">
        <w:rPr>
          <w:bCs/>
          <w:iCs/>
        </w:rPr>
        <w:t xml:space="preserve">Newly developed methods use prior and posterior error covariances to improve upon these assumptions (Cusworth et al., 2021). In the absence of prior error covariance estimates at the resolution of our inversion, we </w:t>
      </w:r>
      <w:r w:rsidR="00AE0B99">
        <w:rPr>
          <w:bCs/>
          <w:iCs/>
        </w:rPr>
        <w:t>rely on t</w:t>
      </w:r>
      <w:r w:rsidR="004A24A1">
        <w:rPr>
          <w:bCs/>
          <w:iCs/>
        </w:rPr>
        <w:t xml:space="preserve">he </w:t>
      </w:r>
      <w:r w:rsidR="00930C90" w:rsidRPr="00C01462">
        <w:rPr>
          <w:bCs/>
          <w:iCs/>
        </w:rPr>
        <w:t xml:space="preserve">high resolution of the inversion </w:t>
      </w:r>
      <w:r w:rsidR="00AE0B99">
        <w:rPr>
          <w:bCs/>
          <w:iCs/>
        </w:rPr>
        <w:t>to decrease</w:t>
      </w:r>
      <w:r w:rsidR="00AE0B99" w:rsidRPr="00C01462">
        <w:rPr>
          <w:bCs/>
          <w:iCs/>
        </w:rPr>
        <w:t xml:space="preserve"> </w:t>
      </w:r>
      <w:r w:rsidR="00930C90" w:rsidRPr="00C01462">
        <w:rPr>
          <w:bCs/>
          <w:iCs/>
        </w:rPr>
        <w:t xml:space="preserve">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E022DC">
        <w:rPr>
          <w:bCs/>
          <w:iCs/>
        </w:rPr>
        <w:t xml:space="preserve"> relative to </w:t>
      </w:r>
      <w:r w:rsidR="00FB688B">
        <w:rPr>
          <w:bCs/>
          <w:iCs/>
        </w:rPr>
        <w:t>previous inversions conducted at coarser resolution</w:t>
      </w:r>
      <w:r w:rsidR="004A24A1">
        <w:rPr>
          <w:bCs/>
          <w:iCs/>
        </w:rPr>
        <w:t>.</w:t>
      </w: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1963F555"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te</w:t>
      </w:r>
      <w:r w:rsidR="00876ADD" w:rsidRPr="00C01462">
        <w:t xml:space="preserv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EB1DFD">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EB1DFD">
        <w:rPr>
          <w:rFonts w:ascii="Cambria Math" w:hAnsi="Cambria Math" w:cs="Cambria Math"/>
        </w:rPr>
        <w:instrText>∘</w:instrText>
      </w:r>
      <w:r w:rsidR="00EB1DFD">
        <w:instrText>×0.625</w:instrText>
      </w:r>
      <w:r w:rsidR="00EB1DFD">
        <w:rPr>
          <w:rFonts w:ascii="Cambria Math" w:hAnsi="Cambria Math" w:cs="Cambria Math"/>
        </w:rPr>
        <w:instrText>∘</w:instrText>
      </w:r>
      <w:r w:rsidR="00EB1DF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5C7CA9" w:rsidRPr="00EB1DFD">
        <w:rPr>
          <w:color w:val="000000" w:themeColor="text1"/>
        </w:rPr>
        <w:t>in CONUS</w:t>
      </w:r>
      <w:r w:rsidR="005C7CA9">
        <w:rPr>
          <w:color w:val="000000" w:themeColor="text1"/>
        </w:rPr>
        <w:t xml:space="preserve">, </w:t>
      </w:r>
      <w:r w:rsidR="005C7CA9" w:rsidRPr="00EB1DFD">
        <w:rPr>
          <w:color w:val="000000" w:themeColor="text1"/>
        </w:rPr>
        <w:t>86 (53 - 134) in 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in Canada</w:t>
      </w:r>
      <w:r w:rsidR="007A62FC" w:rsidRPr="00C01462">
        <w:t xml:space="preserve">.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e compare our posterior emissions </w:t>
      </w:r>
      <w:r w:rsidR="00771E79">
        <w:t xml:space="preserve">to </w:t>
      </w:r>
      <w:r w:rsidR="001165E4">
        <w:t>the most recent EPA GHGI inventory for 2019</w:t>
      </w:r>
      <w:r w:rsidR="004C4965">
        <w:t xml:space="preserve"> </w:t>
      </w:r>
      <w:r w:rsidR="004C4965" w:rsidRPr="0078584E">
        <w:rPr>
          <w:color w:val="000000" w:themeColor="text1"/>
        </w:rPr>
        <w:t>(henceforth “GHGI”)</w:t>
      </w:r>
      <w:r w:rsidR="001165E4">
        <w:t xml:space="preserve">, which includes </w:t>
      </w:r>
      <w:r w:rsidR="0084023E">
        <w:t>emission estimate</w:t>
      </w:r>
      <w:r w:rsidR="001165E4">
        <w:t>s for individual states</w:t>
      </w:r>
      <w:r w:rsidR="00EB1DFD">
        <w:t xml:space="preserve"> </w:t>
      </w:r>
      <w:r w:rsidR="00EB1DFD">
        <w:fldChar w:fldCharType="begin"/>
      </w:r>
      <w:r w:rsidR="00EB1DFD">
        <w:instrText xml:space="preserve"> ADDIN ZOTERO_ITEM CSL_CITATION {"citationID":"2VEQ5SPi","properties":{"formattedCitation":"(EPA, 2022a, b)","plainCitation":"(EPA, 2022a, b)","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EB1DFD">
        <w:fldChar w:fldCharType="separate"/>
      </w:r>
      <w:r w:rsidR="00EB1DFD">
        <w:rPr>
          <w:noProof/>
        </w:rPr>
        <w:t>(EPA, 2022a, b)</w:t>
      </w:r>
      <w:r w:rsidR="00EB1DFD">
        <w:fldChar w:fldCharType="end"/>
      </w:r>
      <w:r w:rsidR="00771E79">
        <w:t>.</w:t>
      </w:r>
      <w:r w:rsidR="004C4965">
        <w:t xml:space="preserve"> </w:t>
      </w:r>
    </w:p>
    <w:p w14:paraId="2AC78E6E" w14:textId="44AFCF8D" w:rsidR="00580CE0" w:rsidRDefault="00580CE0" w:rsidP="00100E70"/>
    <w:p w14:paraId="27BA39E7" w14:textId="1D4E2027" w:rsidR="00580CE0" w:rsidRPr="003E2E50" w:rsidRDefault="00580CE0" w:rsidP="00100E70">
      <w:pPr>
        <w:rPr>
          <w:color w:val="000000" w:themeColor="text1"/>
        </w:rPr>
      </w:pPr>
      <w:r>
        <w:rPr>
          <w:color w:val="000000" w:themeColor="text1"/>
        </w:rPr>
        <w:t xml:space="preserve">We evaluate the inversion by comparison to </w:t>
      </w:r>
      <w:r w:rsidRPr="0078584E">
        <w:rPr>
          <w:color w:val="000000" w:themeColor="text1"/>
        </w:rPr>
        <w:t>simulated observations from GEOS-Chem driven by the prior and mean posterior emissions to TROPOMI data and 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use</w:t>
      </w:r>
      <w:r w:rsidR="00E67034">
        <w:rPr>
          <w:color w:val="000000" w:themeColor="text1"/>
        </w:rPr>
        <w:t xml:space="preserv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 </w:t>
      </w:r>
      <w:r w:rsidR="00505B4B">
        <w:rPr>
          <w:color w:val="000000" w:themeColor="text1"/>
        </w:rPr>
        <w:t>consistent with the 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xml:space="preserve">. </w:t>
      </w:r>
      <w:r>
        <w:rPr>
          <w:color w:val="000000" w:themeColor="text1"/>
        </w:rPr>
        <w:t>Compared to TROPOMI, b</w:t>
      </w:r>
      <w:r>
        <w:rPr>
          <w:color w:val="000000" w:themeColor="text1"/>
        </w:rPr>
        <w:t>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Pearson correlation coefficients</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root mean squared error (RMSE), and reduced major axis (RMA) regression slope.</w:t>
      </w:r>
      <w:r>
        <w:rPr>
          <w:color w:val="000000" w:themeColor="text1"/>
        </w:rPr>
        <w:t xml:space="preserv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 decreas</w:t>
      </w:r>
      <w:r w:rsidR="00505B4B">
        <w:rPr>
          <w:color w:val="000000" w:themeColor="text1"/>
        </w:rPr>
        <w:t>ing</w:t>
      </w:r>
      <w:r>
        <w:rPr>
          <w:color w:val="000000" w:themeColor="text1"/>
        </w:rPr>
        <w:t xml:space="preserve"> the RMSE by 8%, and improv</w:t>
      </w:r>
      <w:r w:rsidR="00505B4B">
        <w:rPr>
          <w:color w:val="000000" w:themeColor="text1"/>
        </w:rPr>
        <w:t>ing</w:t>
      </w:r>
      <w:r>
        <w:rPr>
          <w:color w:val="000000" w:themeColor="text1"/>
        </w:rPr>
        <w:t xml:space="preserve"> the RMA slope by 13% (from 0.47 to 0.54).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20794400" w:rsidR="002D3DE6" w:rsidRPr="00FA5CA8" w:rsidRDefault="000A6465" w:rsidP="000E257D">
      <w:pPr>
        <w:rPr>
          <w:color w:val="000000" w:themeColor="text1"/>
        </w:rPr>
      </w:pPr>
      <w:r w:rsidRPr="0078584E">
        <w:rPr>
          <w:color w:val="000000" w:themeColor="text1"/>
        </w:rPr>
        <w:lastRenderedPageBreak/>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r w:rsidR="00A91924" w:rsidRPr="0078584E">
        <w:rPr>
          <w:color w:val="000000" w:themeColor="text1"/>
        </w:rPr>
        <w:t>16</w:t>
      </w:r>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he most recent</w:t>
      </w:r>
      <w:r w:rsidR="00EA52A5" w:rsidRPr="0078584E">
        <w:rPr>
          <w:color w:val="000000" w:themeColor="text1"/>
        </w:rPr>
        <w:t xml:space="preserve"> GHGI estimate </w:t>
      </w:r>
      <w:r w:rsidR="00651C18" w:rsidRPr="0078584E">
        <w:rPr>
          <w:color w:val="000000" w:themeColor="text1"/>
        </w:rPr>
        <w:t xml:space="preserve">for 2019 </w:t>
      </w:r>
      <w:r w:rsidR="00DA2503" w:rsidRPr="0078584E">
        <w:rPr>
          <w:color w:val="000000" w:themeColor="text1"/>
        </w:rPr>
        <w:t>of 26.</w:t>
      </w:r>
      <w:r w:rsidR="00A91924" w:rsidRPr="0078584E">
        <w:rPr>
          <w:color w:val="000000" w:themeColor="text1"/>
        </w:rPr>
        <w:t>7</w:t>
      </w:r>
      <w:r w:rsidR="00DA2503" w:rsidRPr="0078584E">
        <w:rPr>
          <w:color w:val="000000" w:themeColor="text1"/>
        </w:rPr>
        <w:t xml:space="preserve"> </w:t>
      </w:r>
      <w:r w:rsidR="00BF20A3">
        <w:rPr>
          <w:color w:val="000000" w:themeColor="text1"/>
        </w:rPr>
        <w:t xml:space="preserve">(24.0 </w:t>
      </w:r>
      <w:r w:rsidR="00E91C7C">
        <w:rPr>
          <w:color w:val="000000" w:themeColor="text1"/>
        </w:rPr>
        <w:t>-</w:t>
      </w:r>
      <w:r w:rsidR="00BF20A3">
        <w:rPr>
          <w:color w:val="000000" w:themeColor="text1"/>
        </w:rPr>
        <w:t xml:space="preserve"> 29.3)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DA2503" w:rsidRPr="0078584E">
        <w:rPr>
          <w:color w:val="000000" w:themeColor="text1"/>
        </w:rPr>
        <w:t xml:space="preserve"> </w:t>
      </w:r>
      <w:r w:rsidR="00C036BD">
        <w:rPr>
          <w:color w:val="000000" w:themeColor="text1"/>
        </w:rPr>
        <w:fldChar w:fldCharType="begin"/>
      </w:r>
      <w:r w:rsidR="00C036BD">
        <w:rPr>
          <w:color w:val="000000" w:themeColor="text1"/>
        </w:rPr>
        <w:instrText xml:space="preserve"> ADDIN ZOTERO_ITEM CSL_CITATION {"citationID":"Jn7LQ98p","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C036BD">
        <w:rPr>
          <w:color w:val="000000" w:themeColor="text1"/>
        </w:rPr>
        <w:fldChar w:fldCharType="separate"/>
      </w:r>
      <w:r w:rsidR="00C036BD">
        <w:rPr>
          <w:noProof/>
          <w:color w:val="000000" w:themeColor="text1"/>
        </w:rPr>
        <w:t>(EPA, 2022a)</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7</w:t>
      </w:r>
      <w:r w:rsidR="00F05472" w:rsidRPr="00C01462">
        <w:t xml:space="preserve">. </w:t>
      </w:r>
      <w:r w:rsidR="00BC6834">
        <w:t xml:space="preserve">Worden et al. (2022)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0CB615C9"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B43966">
        <w:t>4</w:t>
      </w:r>
      <w:r w:rsidR="00100E70" w:rsidRPr="00C01462">
        <w:t xml:space="preserve"> </w:t>
      </w:r>
      <w:r w:rsidR="002031BC">
        <w:t>and Table 2 summarize the results</w:t>
      </w:r>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5F1E5B" w:rsidRPr="00C01462">
        <w:t>.</w:t>
      </w:r>
    </w:p>
    <w:p w14:paraId="5FC86F27" w14:textId="11270CCA" w:rsidR="002031BC" w:rsidRDefault="002031BC" w:rsidP="000E257D"/>
    <w:p w14:paraId="092B5640" w14:textId="015D0C2B" w:rsidR="00340707" w:rsidRPr="00340707" w:rsidRDefault="002031BC" w:rsidP="002031BC">
      <w:pPr>
        <w:rPr>
          <w:color w:val="000000" w:themeColor="text1"/>
        </w:rPr>
      </w:pPr>
      <w:r w:rsidRPr="0078584E">
        <w:rPr>
          <w:color w:val="000000" w:themeColor="text1"/>
        </w:rPr>
        <w:t xml:space="preserve">Landfill emissions show the largest relative and absolute increase from the GHGI for 2019. We find posterior emissions of 6.9 (6.4 - 7.5)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a</w:t>
      </w:r>
      <w:r w:rsidR="00353776">
        <w:rPr>
          <w:color w:val="000000" w:themeColor="text1"/>
        </w:rPr>
        <w:t xml:space="preserve"> 53%</w:t>
      </w:r>
      <w:r w:rsidRPr="0078584E">
        <w:rPr>
          <w:color w:val="000000" w:themeColor="text1"/>
        </w:rPr>
        <w:t xml:space="preserve"> increase relative to the GHGI</w:t>
      </w:r>
      <w:r w:rsidR="00FA6AC9" w:rsidRPr="0078584E">
        <w:rPr>
          <w:color w:val="000000" w:themeColor="text1"/>
        </w:rPr>
        <w:t xml:space="preserve"> estimate of 4.5 (3.5 </w:t>
      </w:r>
      <w:r w:rsidR="00353776">
        <w:rPr>
          <w:color w:val="000000" w:themeColor="text1"/>
        </w:rPr>
        <w:t>-</w:t>
      </w:r>
      <w:r w:rsidR="00FA6AC9" w:rsidRPr="0078584E">
        <w:rPr>
          <w:color w:val="000000" w:themeColor="text1"/>
        </w:rPr>
        <w:t xml:space="preserve"> 5.5) </w:t>
      </w:r>
      <w:proofErr w:type="spellStart"/>
      <w:r w:rsidR="00FA6AC9" w:rsidRPr="0078584E">
        <w:rPr>
          <w:color w:val="000000" w:themeColor="text1"/>
        </w:rPr>
        <w:t>Tg</w:t>
      </w:r>
      <w:proofErr w:type="spellEnd"/>
      <w:r w:rsidR="00FA6AC9" w:rsidRPr="0078584E">
        <w:rPr>
          <w:color w:val="000000" w:themeColor="text1"/>
        </w:rPr>
        <w:t xml:space="preserve"> a</w:t>
      </w:r>
      <w:r w:rsidR="00FA6AC9" w:rsidRPr="0078584E">
        <w:rPr>
          <w:color w:val="000000" w:themeColor="text1"/>
          <w:vertAlign w:val="superscript"/>
        </w:rPr>
        <w:t>-1</w:t>
      </w:r>
      <w:r w:rsidR="007869AF" w:rsidRPr="0078584E">
        <w:rPr>
          <w:color w:val="000000" w:themeColor="text1"/>
        </w:rPr>
        <w:t xml:space="preserve">, where the values </w:t>
      </w:r>
      <w:r w:rsidR="00353776">
        <w:rPr>
          <w:color w:val="000000" w:themeColor="text1"/>
        </w:rPr>
        <w:t xml:space="preserve">in parentheses </w:t>
      </w:r>
      <w:r w:rsidR="007869AF" w:rsidRPr="0078584E">
        <w:rPr>
          <w:color w:val="000000" w:themeColor="text1"/>
        </w:rPr>
        <w:t xml:space="preserve">represent </w:t>
      </w:r>
      <w:r w:rsidR="00353776">
        <w:rPr>
          <w:color w:val="000000" w:themeColor="text1"/>
        </w:rPr>
        <w:t>the 95% confidence interval</w:t>
      </w:r>
      <w:r w:rsidR="00A91924" w:rsidRPr="00D737D6">
        <w:rPr>
          <w:color w:val="000000" w:themeColor="text1"/>
        </w:rPr>
        <w:t>.</w:t>
      </w:r>
      <w:r w:rsidR="007869AF" w:rsidRPr="0078584E">
        <w:rPr>
          <w:color w:val="000000" w:themeColor="text1"/>
        </w:rPr>
        <w:t xml:space="preserve"> </w:t>
      </w:r>
      <w:r w:rsidRPr="0078584E">
        <w:rPr>
          <w:color w:val="000000" w:themeColor="text1"/>
        </w:rPr>
        <w:t xml:space="preserve">Lu et al. </w:t>
      </w:r>
      <w:r w:rsidR="00C036BD">
        <w:fldChar w:fldCharType="begin"/>
      </w:r>
      <w:r w:rsidR="00C036BD">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 similar posterior landfill </w:t>
      </w:r>
      <w:r w:rsidRPr="00D737D6">
        <w:rPr>
          <w:color w:val="000000" w:themeColor="text1"/>
        </w:rPr>
        <w:t xml:space="preserve">emissions of 7.5 (5.9 </w:t>
      </w:r>
      <w:r w:rsidR="005E4B4C">
        <w:rPr>
          <w:color w:val="000000" w:themeColor="text1"/>
        </w:rPr>
        <w:t>-</w:t>
      </w:r>
      <w:r w:rsidRPr="00D737D6">
        <w:rPr>
          <w:color w:val="000000" w:themeColor="text1"/>
        </w:rPr>
        <w:t xml:space="preserve"> 7.7) </w:t>
      </w:r>
      <w:proofErr w:type="spellStart"/>
      <w:r w:rsidRPr="00D737D6">
        <w:rPr>
          <w:color w:val="000000" w:themeColor="text1"/>
        </w:rPr>
        <w:t>Tg</w:t>
      </w:r>
      <w:proofErr w:type="spellEnd"/>
      <w:r w:rsidRPr="00D737D6">
        <w:rPr>
          <w:color w:val="000000" w:themeColor="text1"/>
        </w:rPr>
        <w:t xml:space="preserve"> a</w:t>
      </w:r>
      <w:r w:rsidRPr="00D737D6">
        <w:rPr>
          <w:color w:val="000000" w:themeColor="text1"/>
          <w:vertAlign w:val="superscript"/>
        </w:rPr>
        <w:t>-1</w:t>
      </w:r>
      <w:r w:rsidRPr="00D737D6">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 xml:space="preserve">First, for landfills with gas recovery systems, the GHGI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364F2383" w14:textId="33947B13"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78584E">
        <w:rPr>
          <w:color w:val="000000" w:themeColor="text1"/>
        </w:rPr>
        <w:t xml:space="preserve">estimate of </w:t>
      </w:r>
      <w:r w:rsidRPr="0078584E">
        <w:rPr>
          <w:color w:val="000000" w:themeColor="text1"/>
        </w:rPr>
        <w:t>2.1 (</w:t>
      </w:r>
      <w:r w:rsidR="00846FB9" w:rsidRPr="0078584E">
        <w:rPr>
          <w:color w:val="000000" w:themeColor="text1"/>
        </w:rPr>
        <w:t xml:space="preserve">2.0 - 2.5)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t>
      </w:r>
      <w:r w:rsidR="00FA6026">
        <w:t xml:space="preserve">Worden et al. (2022) found similar </w:t>
      </w:r>
      <w:r w:rsidR="00FA6026">
        <w:t>values</w:t>
      </w:r>
      <w:r w:rsidR="00FA6026">
        <w:t xml:space="preserve">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These results </w:t>
      </w:r>
      <w:r w:rsidR="00E00F2D">
        <w:t xml:space="preserve">are </w:t>
      </w:r>
      <w:proofErr w:type="gramStart"/>
      <w:r w:rsidR="006B684D">
        <w:t>similar</w:t>
      </w:r>
      <w:r w:rsidR="006B684D">
        <w:t xml:space="preserve"> </w:t>
      </w:r>
      <w:r w:rsidR="006B684D">
        <w:t>to</w:t>
      </w:r>
      <w:proofErr w:type="gramEnd"/>
      <w:r w:rsidR="006B684D">
        <w:t xml:space="preserve"> </w:t>
      </w:r>
      <w:r w:rsidR="0038533B">
        <w:t>GHGI estimates for 2012</w:t>
      </w:r>
      <w:r w:rsidR="006B684D">
        <w:t xml:space="preserve">, which is consistent with the </w:t>
      </w:r>
      <w:r w:rsidR="00F7728D">
        <w:t>smaller</w:t>
      </w:r>
      <w:r w:rsidR="006B684D">
        <w:t xml:space="preserve"> constraint provided by </w:t>
      </w:r>
      <w:r w:rsidR="00F7728D">
        <w:t>GOSAT</w:t>
      </w:r>
      <w:r w:rsidR="006B684D">
        <w:t xml:space="preserve"> </w:t>
      </w:r>
      <w:r w:rsidR="00F7728D">
        <w:t>for coal emissions in both these studies compared to our work</w:t>
      </w:r>
      <w:r w:rsidR="00B300C4">
        <w:t xml:space="preserve"> as measured by the averaging kernel sensitivities</w:t>
      </w:r>
      <w:r w:rsidR="00503604">
        <w:t>.</w:t>
      </w:r>
      <w:r w:rsidR="00A976C3">
        <w:t xml:space="preserve"> Our lower estimate better reflects the 30% decrease in CONUS coal production from 2012</w:t>
      </w:r>
      <w:r w:rsidR="00DD7365">
        <w:t xml:space="preserve"> </w:t>
      </w:r>
      <w:r w:rsidR="0038533B">
        <w:t>to 2019</w:t>
      </w:r>
      <w:r w:rsidR="00476A9D">
        <w:t xml:space="preserve"> </w:t>
      </w:r>
      <w:r w:rsidR="00476A9D">
        <w:fldChar w:fldCharType="begin"/>
      </w:r>
      <w:r w:rsidR="00476A9D">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476A9D">
        <w:fldChar w:fldCharType="separate"/>
      </w:r>
      <w:r w:rsidR="00476A9D">
        <w:rPr>
          <w:noProof/>
        </w:rPr>
        <w:t>(EIA, 2021)</w:t>
      </w:r>
      <w:r w:rsidR="00476A9D">
        <w:fldChar w:fldCharType="end"/>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476A9D">
        <w:t xml:space="preserve"> </w:t>
      </w:r>
      <w:r w:rsidR="00476A9D">
        <w:fldChar w:fldCharType="begin"/>
      </w:r>
      <w:r w:rsidR="00476A9D">
        <w:instrText xml:space="preserve"> ADDIN ZOTERO_ITEM CSL_CITATION {"citationID":"uxvcd3WS","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76A9D">
        <w:fldChar w:fldCharType="separate"/>
      </w:r>
      <w:r w:rsidR="00476A9D">
        <w:rPr>
          <w:noProof/>
        </w:rPr>
        <w:t>(EPA, 2022a)</w:t>
      </w:r>
      <w:r w:rsidR="00476A9D">
        <w:fldChar w:fldCharType="end"/>
      </w:r>
      <w:r w:rsidR="00A976C3">
        <w:t xml:space="preserve">. </w:t>
      </w:r>
      <w:r w:rsidR="005F11CA">
        <w:t>As expected,</w:t>
      </w:r>
      <w:r w:rsidR="00AF44EC">
        <w:t xml:space="preserve"> emissions correlate with underground </w:t>
      </w:r>
      <w:r w:rsidR="005F11CA">
        <w:t>coal mining:</w:t>
      </w:r>
      <w:r w:rsidR="00AF44EC">
        <w:t xml:space="preserve"> </w:t>
      </w:r>
      <w:r w:rsidR="00DC0606">
        <w:t xml:space="preserve">Appalachia </w:t>
      </w:r>
      <w:r w:rsidR="005F11CA">
        <w:t>generate</w:t>
      </w:r>
      <w:r w:rsidR="00476A9D">
        <w:t>d</w:t>
      </w:r>
      <w:r w:rsidR="005F11CA">
        <w:t xml:space="preserve"> </w:t>
      </w:r>
      <w:r w:rsidR="00E00F2D">
        <w:t xml:space="preserve">56% of coal </w:t>
      </w:r>
      <w:r w:rsidR="00360EA7">
        <w:t xml:space="preserve">from underground mines </w:t>
      </w:r>
      <w:r w:rsidR="00476A9D">
        <w:t xml:space="preserve">in 2019 </w:t>
      </w:r>
      <w:r w:rsidR="00E00F2D">
        <w:t xml:space="preserve">and </w:t>
      </w:r>
      <w:r w:rsidR="00DC0606">
        <w:t xml:space="preserve">64% of posterior emissions, </w:t>
      </w:r>
      <w:r w:rsidR="005F11CA">
        <w:t xml:space="preserve">while </w:t>
      </w:r>
      <w:r w:rsidR="00DC0606">
        <w:t xml:space="preserve">the Illinois Basin </w:t>
      </w:r>
      <w:r w:rsidR="005F11CA">
        <w:t>yield</w:t>
      </w:r>
      <w:r w:rsidR="00476A9D">
        <w:t>ed</w:t>
      </w:r>
      <w:r w:rsidR="005F11CA">
        <w:t xml:space="preserve"> </w:t>
      </w:r>
      <w:r w:rsidR="00E00F2D">
        <w:t>30%</w:t>
      </w:r>
      <w:r w:rsidR="005F11CA">
        <w:t xml:space="preserve"> of underground coal </w:t>
      </w:r>
      <w:r w:rsidR="00E00F2D">
        <w:t xml:space="preserve">and </w:t>
      </w:r>
      <w:r w:rsidR="00DC0606">
        <w:t>20%</w:t>
      </w:r>
      <w:r w:rsidR="005F11CA">
        <w:t xml:space="preserve"> of posterior emissions</w:t>
      </w:r>
      <w:r w:rsidR="00476A9D">
        <w:t xml:space="preserve"> </w:t>
      </w:r>
      <w:r w:rsidR="00476A9D">
        <w:fldChar w:fldCharType="begin"/>
      </w:r>
      <w:r w:rsidR="00476A9D">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476A9D">
        <w:fldChar w:fldCharType="separate"/>
      </w:r>
      <w:r w:rsidR="00476A9D">
        <w:rPr>
          <w:noProof/>
        </w:rPr>
        <w:t>(EIA, 2021)</w:t>
      </w:r>
      <w:r w:rsidR="00476A9D">
        <w:fldChar w:fldCharType="end"/>
      </w:r>
      <w:r w:rsidR="005F11CA">
        <w:t>.</w:t>
      </w:r>
    </w:p>
    <w:p w14:paraId="6EE7BAF3" w14:textId="4AFBF908" w:rsidR="00DA0C92" w:rsidRDefault="00DA0C92" w:rsidP="000E257D"/>
    <w:p w14:paraId="1CA1954F" w14:textId="2141A057" w:rsidR="00E922D9" w:rsidRDefault="002031BC" w:rsidP="00340707">
      <w:r w:rsidRPr="00C01462">
        <w:lastRenderedPageBreak/>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t xml:space="preserve"> </w:t>
      </w:r>
      <w:r w:rsidRPr="0078584E">
        <w:rPr>
          <w:color w:val="000000" w:themeColor="text1"/>
        </w:rPr>
        <w:t xml:space="preserve">estimate of 9.4 (8.6 - 10.2)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and Worden et al. (2022)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00A3467D">
        <w:rPr>
          <w:color w:val="000000" w:themeColor="text1"/>
        </w:rPr>
        <w:t>.</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 </w:t>
      </w:r>
      <w:r w:rsidR="005E4B4C">
        <w:t>and found</w:t>
      </w:r>
      <w:r w:rsidRPr="00C01462">
        <w:t xml:space="preserve">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which would almost entirely explain the observed discrepancy between the mean GHGI and posterior emissions. </w:t>
      </w:r>
      <w:r w:rsidR="00A10FEF">
        <w:t xml:space="preserve">The increase in manure management emissions is concentrated over the California Central Valley, northern Iowa, and Sampson and Duplin Counties in North Carolina. Notably, Iowa is the largest pork-producing stat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e find no correlation between our inferred increase and hog populations</w:t>
      </w:r>
      <w:r w:rsidR="005F11CA">
        <w:t>, which could reflect variability in manure management practices.</w:t>
      </w:r>
    </w:p>
    <w:p w14:paraId="24259D34" w14:textId="77777777" w:rsidR="007869AF" w:rsidRPr="00C01462" w:rsidRDefault="007869AF" w:rsidP="007869AF"/>
    <w:p w14:paraId="4E0749FA" w14:textId="1671A5B0" w:rsidR="00602D51" w:rsidRPr="002201CE" w:rsidRDefault="002031BC" w:rsidP="00B33A0E">
      <w:pPr>
        <w:rPr>
          <w:rPrChange w:id="10" w:author="Hannah Nesser" w:date="2023-04-07T21:58:00Z">
            <w:rPr>
              <w:color w:val="000000" w:themeColor="text1"/>
            </w:rPr>
          </w:rPrChange>
        </w:rPr>
      </w:pPr>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C57F30">
        <w:t>19</w:t>
      </w:r>
      <w:r>
        <w:t xml:space="preserve">% </w:t>
      </w:r>
      <w:r w:rsidRPr="00C01462">
        <w:t xml:space="preserve">increase from </w:t>
      </w:r>
      <w:r>
        <w:t xml:space="preserve">the </w:t>
      </w:r>
      <w:r w:rsidRPr="0078584E">
        <w:rPr>
          <w:color w:val="000000" w:themeColor="text1"/>
        </w:rPr>
        <w:t>GHGI estimate of 8.</w:t>
      </w:r>
      <w:r w:rsidR="00AF44EC" w:rsidRPr="0078584E">
        <w:rPr>
          <w:color w:val="000000" w:themeColor="text1"/>
        </w:rPr>
        <w:t xml:space="preserve">7 </w:t>
      </w:r>
      <w:r w:rsidRPr="0078584E">
        <w:rPr>
          <w:color w:val="000000" w:themeColor="text1"/>
        </w:rPr>
        <w:t>(</w:t>
      </w:r>
      <w:r w:rsidR="00AF44EC" w:rsidRPr="0078584E">
        <w:rPr>
          <w:color w:val="000000" w:themeColor="text1"/>
        </w:rPr>
        <w:t>7.4</w:t>
      </w:r>
      <w:r w:rsidRPr="0078584E">
        <w:rPr>
          <w:color w:val="000000" w:themeColor="text1"/>
        </w:rPr>
        <w:t xml:space="preserve"> </w:t>
      </w:r>
      <w:ins w:id="11" w:author="Hannah Nesser" w:date="2023-04-07T21:57:00Z">
        <w:r w:rsidR="004B6A39">
          <w:rPr>
            <w:color w:val="000000" w:themeColor="text1"/>
          </w:rPr>
          <w:t>-</w:t>
        </w:r>
      </w:ins>
      <w:del w:id="12" w:author="Hannah Nesser" w:date="2023-04-07T21:57:00Z">
        <w:r w:rsidR="00AF44EC" w:rsidRPr="0078584E" w:rsidDel="004B6A39">
          <w:rPr>
            <w:color w:val="000000" w:themeColor="text1"/>
          </w:rPr>
          <w:delText>–</w:delText>
        </w:r>
      </w:del>
      <w:r w:rsidRPr="0078584E">
        <w:rPr>
          <w:color w:val="000000" w:themeColor="text1"/>
        </w:rPr>
        <w:t xml:space="preserve"> </w:t>
      </w:r>
      <w:r w:rsidR="00AF44EC" w:rsidRPr="0078584E">
        <w:rPr>
          <w:color w:val="000000" w:themeColor="text1"/>
        </w:rPr>
        <w:t>10.2</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ins w:id="13" w:author="Hannah Nesser" w:date="2023-04-08T11:23:00Z">
        <w:r w:rsidR="008F68A4">
          <w:t xml:space="preserve">, and Lu et al. (2023) </w:t>
        </w:r>
      </w:ins>
      <w:ins w:id="14" w:author="Hannah Nesser" w:date="2023-04-08T11:56:00Z">
        <w:r w:rsidR="003C464A">
          <w:t>used the same inversion framework</w:t>
        </w:r>
      </w:ins>
      <w:ins w:id="15" w:author="Hannah Nesser" w:date="2023-04-08T11:51:00Z">
        <w:r w:rsidR="00D460BB">
          <w:t xml:space="preserve"> to find</w:t>
        </w:r>
      </w:ins>
      <w:ins w:id="16" w:author="Hannah Nesser" w:date="2023-04-08T11:23:00Z">
        <w:r w:rsidR="008F68A4">
          <w:t xml:space="preserve"> even larger total oil and gas emissions of</w:t>
        </w:r>
      </w:ins>
      <w:ins w:id="17" w:author="Hannah Nesser" w:date="2023-04-08T11:24:00Z">
        <w:r w:rsidR="008F68A4">
          <w:t xml:space="preserve"> </w:t>
        </w:r>
        <w:r w:rsidR="008F68A4">
          <w:t xml:space="preserve">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ins>
      <w:ins w:id="18" w:author="Hannah Nesser" w:date="2023-04-08T11:56:00Z">
        <w:r w:rsidR="003C464A">
          <w:t xml:space="preserve">for 2019 </w:t>
        </w:r>
      </w:ins>
      <w:ins w:id="19" w:author="Hannah Nesser" w:date="2023-04-08T11:50:00Z">
        <w:r w:rsidR="00D460BB">
          <w:t xml:space="preserve">driven by </w:t>
        </w:r>
      </w:ins>
      <w:ins w:id="20" w:author="Hannah Nesser" w:date="2023-04-08T11:54:00Z">
        <w:r w:rsidR="00515D71">
          <w:t xml:space="preserve">increased </w:t>
        </w:r>
      </w:ins>
      <w:ins w:id="21" w:author="Hannah Nesser" w:date="2023-04-08T11:50:00Z">
        <w:r w:rsidR="00D460BB">
          <w:t xml:space="preserve">emissions in </w:t>
        </w:r>
        <w:r w:rsidR="00D460BB">
          <w:t>the Anadarko, Marcellus, Barnett, and Haynesville Shales</w:t>
        </w:r>
      </w:ins>
      <w:ins w:id="22" w:author="Hannah Nesser" w:date="2023-04-08T11:24:00Z">
        <w:r w:rsidR="008F68A4">
          <w:t>.</w:t>
        </w:r>
      </w:ins>
      <w:del w:id="23" w:author="Hannah Nesser" w:date="2023-04-08T11:23:00Z">
        <w:r w:rsidDel="008F68A4">
          <w:delText>.</w:delText>
        </w:r>
      </w:del>
      <w:r w:rsidR="00E211C3">
        <w:t xml:space="preserve"> </w:t>
      </w:r>
      <w:del w:id="24" w:author="Hannah Nesser" w:date="2023-04-08T11:24:00Z">
        <w:r w:rsidR="00E211C3" w:rsidRPr="00C01462" w:rsidDel="008F68A4">
          <w:delText xml:space="preserve">However, they found decreasing gas emissions beginning in 2014. </w:delText>
        </w:r>
      </w:del>
      <w:ins w:id="25" w:author="Hannah Nesser" w:date="2023-04-08T11:39:00Z">
        <w:r w:rsidR="00BE1EC3">
          <w:t>W</w:t>
        </w:r>
      </w:ins>
      <w:ins w:id="26" w:author="Hannah Nesser" w:date="2023-04-08T11:27:00Z">
        <w:r w:rsidR="002C6BF3">
          <w:t xml:space="preserve">e find </w:t>
        </w:r>
      </w:ins>
      <w:ins w:id="27" w:author="Hannah Nesser" w:date="2023-04-08T11:35:00Z">
        <w:r w:rsidR="002C6BF3">
          <w:t xml:space="preserve">significantly </w:t>
        </w:r>
      </w:ins>
      <w:ins w:id="28" w:author="Hannah Nesser" w:date="2023-04-08T11:27:00Z">
        <w:r w:rsidR="002C6BF3">
          <w:t xml:space="preserve">smaller </w:t>
        </w:r>
      </w:ins>
      <w:ins w:id="29" w:author="Hannah Nesser" w:date="2023-04-08T11:29:00Z">
        <w:r w:rsidR="002C6BF3">
          <w:t xml:space="preserve">basin-level </w:t>
        </w:r>
      </w:ins>
      <w:ins w:id="30" w:author="Hannah Nesser" w:date="2023-04-08T11:27:00Z">
        <w:r w:rsidR="002C6BF3">
          <w:t>emissions</w:t>
        </w:r>
      </w:ins>
      <w:ins w:id="31" w:author="Hannah Nesser" w:date="2023-04-08T11:42:00Z">
        <w:r w:rsidR="00BE1EC3">
          <w:t xml:space="preserve"> than Lu et al. (2023)</w:t>
        </w:r>
      </w:ins>
      <w:ins w:id="32" w:author="Hannah Nesser" w:date="2023-04-08T11:27:00Z">
        <w:r w:rsidR="002C6BF3">
          <w:t xml:space="preserve"> </w:t>
        </w:r>
      </w:ins>
      <w:ins w:id="33" w:author="Hannah Nesser" w:date="2023-04-08T11:28:00Z">
        <w:r w:rsidR="002C6BF3">
          <w:t xml:space="preserve">in all </w:t>
        </w:r>
      </w:ins>
      <w:ins w:id="34" w:author="Hannah Nesser" w:date="2023-04-08T11:41:00Z">
        <w:r w:rsidR="00BE1EC3">
          <w:t xml:space="preserve">of these </w:t>
        </w:r>
      </w:ins>
      <w:ins w:id="35" w:author="Hannah Nesser" w:date="2023-04-08T11:28:00Z">
        <w:r w:rsidR="002C6BF3">
          <w:t xml:space="preserve">but the Haynesville Shale, where we find comparable emissions, </w:t>
        </w:r>
      </w:ins>
      <w:ins w:id="36" w:author="Hannah Nesser" w:date="2023-04-08T11:27:00Z">
        <w:r w:rsidR="002C6BF3">
          <w:t>as shown in Figure S2</w:t>
        </w:r>
      </w:ins>
      <w:ins w:id="37" w:author="Hannah Nesser" w:date="2023-04-07T22:01:00Z">
        <w:r w:rsidR="002201CE">
          <w:t>.</w:t>
        </w:r>
      </w:ins>
      <w:ins w:id="38" w:author="Hannah Nesser" w:date="2023-04-07T21:58:00Z">
        <w:r w:rsidR="002201CE">
          <w:t xml:space="preserve"> </w:t>
        </w:r>
      </w:ins>
      <w:r w:rsidR="00E211C3">
        <w:t>Compared</w:t>
      </w:r>
      <w:r>
        <w:t xml:space="preserve"> to Lu et al. </w:t>
      </w:r>
      <w:r w:rsidR="00C036BD">
        <w:fldChar w:fldCharType="begin"/>
      </w:r>
      <w:r w:rsidR="00C036BD">
        <w:instrText xml:space="preserve"> ADDIN ZOTERO_ITEM CSL_CITATION {"citationID":"5FlPovc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ins w:id="39" w:author="Hannah Nesser" w:date="2023-04-07T22:01:00Z">
        <w:r w:rsidR="002201CE">
          <w:rPr>
            <w:noProof/>
          </w:rPr>
          <w:t>, 20</w:t>
        </w:r>
      </w:ins>
      <w:ins w:id="40" w:author="Hannah Nesser" w:date="2023-04-07T22:02:00Z">
        <w:r w:rsidR="002201CE">
          <w:rPr>
            <w:noProof/>
          </w:rPr>
          <w:t>23</w:t>
        </w:r>
      </w:ins>
      <w:r w:rsidR="00C036BD">
        <w:rPr>
          <w:noProof/>
        </w:rPr>
        <w:t>)</w:t>
      </w:r>
      <w:r w:rsidR="00C036BD">
        <w:fldChar w:fldCharType="end"/>
      </w:r>
      <w:r>
        <w:t xml:space="preserve">,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lower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del w:id="41" w:author="Hannah Nesser" w:date="2023-04-08T11:55:00Z">
        <w:r w:rsidRPr="00C01462" w:rsidDel="00515D71">
          <w:delText>, which is consistent with continued emissions decreases</w:delText>
        </w:r>
        <w:r w:rsidDel="00515D71">
          <w:delText xml:space="preserve"> into 2019</w:delText>
        </w:r>
      </w:del>
      <w:r w:rsidRPr="00C01462">
        <w:t>.</w:t>
      </w:r>
      <w:r w:rsidR="00E211C3">
        <w:t xml:space="preserve"> </w:t>
      </w:r>
      <w:r w:rsidR="00276208">
        <w:t>T</w:t>
      </w:r>
      <w:r w:rsidR="00E211C3">
        <w:t xml:space="preserve">hese emissions are </w:t>
      </w:r>
      <w:r w:rsidR="005F11CA">
        <w:t>within the uncertainty range of</w:t>
      </w:r>
      <w:r w:rsidR="00E211C3">
        <w:t xml:space="preserve"> our posterior</w:t>
      </w:r>
      <w:r w:rsidR="005F11CA">
        <w:t xml:space="preserve"> estimate</w:t>
      </w:r>
      <w:r w:rsidR="00E211C3">
        <w:t>,</w:t>
      </w:r>
      <w:r w:rsidR="00B33A0E">
        <w:t xml:space="preserve"> </w:t>
      </w:r>
      <w:r w:rsidR="00276208">
        <w:t xml:space="preserve">and </w:t>
      </w:r>
      <w:r w:rsidR="00460C3A">
        <w:t xml:space="preserve">we find consistent basin-level results as shown in Figure S2.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w:t>
      </w:r>
      <w:r w:rsidR="00E211C3">
        <w:t xml:space="preserve">but small </w:t>
      </w:r>
      <w:r w:rsidR="00B33A0E">
        <w:t xml:space="preserve">differences </w:t>
      </w:r>
      <w:r w:rsidR="00E211C3">
        <w:t xml:space="preserve">only in </w:t>
      </w:r>
      <w:r w:rsidR="00B33A0E">
        <w:t>the Delaware</w:t>
      </w:r>
      <w:ins w:id="42" w:author="Hannah Nesser" w:date="2023-04-08T11:18:00Z">
        <w:r w:rsidR="008F68A4">
          <w:t>, where we find larger emissions</w:t>
        </w:r>
      </w:ins>
      <w:r w:rsidR="00E211C3">
        <w:rPr>
          <w:color w:val="000000" w:themeColor="text1"/>
        </w:rPr>
        <w:t xml:space="preserve">. </w:t>
      </w:r>
      <w:proofErr w:type="gramStart"/>
      <w:ins w:id="43" w:author="Hannah Nesser" w:date="2023-04-08T11:45:00Z">
        <w:r w:rsidR="00BE1EC3">
          <w:t>In particular, we</w:t>
        </w:r>
        <w:proofErr w:type="gramEnd"/>
        <w:r w:rsidR="00BE1EC3">
          <w:t xml:space="preserve"> find </w:t>
        </w:r>
        <w:r w:rsidR="00BE1EC3">
          <w:t xml:space="preserve">agreement within error bars in the Haynesville, Barnett, and Anadarko </w:t>
        </w:r>
      </w:ins>
      <w:ins w:id="44" w:author="Hannah Nesser" w:date="2023-04-08T11:46:00Z">
        <w:r w:rsidR="00BE1EC3">
          <w:t xml:space="preserve">Shales. </w:t>
        </w:r>
      </w:ins>
      <w:del w:id="45" w:author="Hannah Nesser" w:date="2023-04-08T11:53:00Z">
        <w:r w:rsidR="00F04732" w:rsidDel="00D460BB">
          <w:delText>We find total emissions i</w:delText>
        </w:r>
      </w:del>
      <w:ins w:id="46" w:author="Hannah Nesser" w:date="2023-04-08T11:53:00Z">
        <w:r w:rsidR="00D460BB">
          <w:t>I</w:t>
        </w:r>
      </w:ins>
      <w:r w:rsidR="00F04732">
        <w:t>n the Permian</w:t>
      </w:r>
      <w:r w:rsidR="00C4545E">
        <w:t xml:space="preserve"> </w:t>
      </w:r>
      <w:r w:rsidR="00F04732">
        <w:t>basin</w:t>
      </w:r>
      <w:ins w:id="47" w:author="Hannah Nesser" w:date="2023-04-08T11:53:00Z">
        <w:r w:rsidR="00D460BB">
          <w:t>, we find emissions</w:t>
        </w:r>
      </w:ins>
      <w:r w:rsidR="00F04732">
        <w:t xml:space="preserve"> of 2.9 </w:t>
      </w:r>
      <w:proofErr w:type="spellStart"/>
      <w:r w:rsidR="00F04732" w:rsidRPr="00C01462">
        <w:t>Tg</w:t>
      </w:r>
      <w:proofErr w:type="spellEnd"/>
      <w:r w:rsidR="00F04732" w:rsidRPr="00C01462">
        <w:t xml:space="preserve"> a</w:t>
      </w:r>
      <w:r w:rsidR="00F04732" w:rsidRPr="00C01462">
        <w:rPr>
          <w:vertAlign w:val="superscript"/>
        </w:rPr>
        <w:t>-1</w:t>
      </w:r>
      <w:ins w:id="48" w:author="Hannah Nesser" w:date="2023-04-08T11:53:00Z">
        <w:r w:rsidR="00D460BB">
          <w:t xml:space="preserve"> that are</w:t>
        </w:r>
      </w:ins>
      <w:del w:id="49" w:author="Hannah Nesser" w:date="2023-04-08T11:53:00Z">
        <w:r w:rsidR="00F04732" w:rsidDel="00D460BB">
          <w:delText>,</w:delText>
        </w:r>
      </w:del>
      <w:r w:rsidR="00F04732">
        <w:t xml:space="preserve"> </w:t>
      </w:r>
      <w:del w:id="50" w:author="Hannah Nesser" w:date="2023-04-08T11:53:00Z">
        <w:r w:rsidR="00F04732" w:rsidDel="00D460BB">
          <w:delText xml:space="preserve">which is </w:delText>
        </w:r>
      </w:del>
      <w:r w:rsidR="00F04732">
        <w:t xml:space="preserve">consistent with other recent studies </w:t>
      </w:r>
      <w:r w:rsidR="00C036BD">
        <w:fldChar w:fldCharType="begin"/>
      </w:r>
      <w:r w:rsidR="001E0060">
        <w:instrText xml:space="preserve"> ADDIN ZOTERO_ITEM CSL_CITATION {"citationID":"mYMSZsHg","properties":{"formattedCitation":"(Zhang et al., 2020; Schneising et al., 2020; Liu et al., 2021; Varon et al., 2022)","plainCitation":"(Zhang et al., 2020; Schneising et al., 2020; Liu et al., 2021;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C036BD">
        <w:fldChar w:fldCharType="separate"/>
      </w:r>
      <w:r w:rsidR="001E0060">
        <w:rPr>
          <w:noProof/>
        </w:rPr>
        <w:t>(Zhang et al., 2020; Schneising et al., 2020; Liu et al., 2021; Varon et al., 2022)</w:t>
      </w:r>
      <w:r w:rsidR="00C036BD">
        <w:fldChar w:fldCharType="end"/>
      </w:r>
      <w:r w:rsidR="001E0060">
        <w:t>.</w:t>
      </w:r>
      <w:r w:rsidR="00A3467D">
        <w:t xml:space="preserve"> </w:t>
      </w:r>
      <w:ins w:id="51" w:author="Hannah Nesser" w:date="2023-04-08T11:52:00Z">
        <w:r w:rsidR="00D460BB">
          <w:t xml:space="preserve">We </w:t>
        </w:r>
        <w:r w:rsidR="00D460BB">
          <w:t xml:space="preserve">also </w:t>
        </w:r>
        <w:r w:rsidR="00D460BB">
          <w:t xml:space="preserve">find good agreement with Worden et al. (2022), who found 2019 emissions in the United States for oil of 2.4 ± 0.3 </w:t>
        </w:r>
        <w:proofErr w:type="spellStart"/>
        <w:r w:rsidR="00D460BB" w:rsidRPr="0078584E">
          <w:rPr>
            <w:color w:val="000000" w:themeColor="text1"/>
          </w:rPr>
          <w:t>Tg</w:t>
        </w:r>
        <w:proofErr w:type="spellEnd"/>
        <w:r w:rsidR="00D460BB" w:rsidRPr="0078584E">
          <w:rPr>
            <w:color w:val="000000" w:themeColor="text1"/>
          </w:rPr>
          <w:t xml:space="preserve"> a</w:t>
        </w:r>
        <w:r w:rsidR="00D460BB" w:rsidRPr="0078584E">
          <w:rPr>
            <w:color w:val="000000" w:themeColor="text1"/>
            <w:vertAlign w:val="superscript"/>
          </w:rPr>
          <w:t>-1</w:t>
        </w:r>
        <w:r w:rsidR="00D460BB" w:rsidRPr="000D69F4">
          <w:rPr>
            <w:color w:val="000000" w:themeColor="text1"/>
          </w:rPr>
          <w:t xml:space="preserve"> </w:t>
        </w:r>
        <w:r w:rsidR="00D460BB">
          <w:rPr>
            <w:color w:val="000000" w:themeColor="text1"/>
          </w:rPr>
          <w:t xml:space="preserve">and for gas of </w:t>
        </w:r>
        <w:r w:rsidR="00D460BB">
          <w:t xml:space="preserve">7.9 ± 0.9 </w:t>
        </w:r>
        <w:proofErr w:type="spellStart"/>
        <w:r w:rsidR="00D460BB" w:rsidRPr="0078584E">
          <w:rPr>
            <w:color w:val="000000" w:themeColor="text1"/>
          </w:rPr>
          <w:t>Tg</w:t>
        </w:r>
        <w:proofErr w:type="spellEnd"/>
        <w:r w:rsidR="00D460BB" w:rsidRPr="0078584E">
          <w:rPr>
            <w:color w:val="000000" w:themeColor="text1"/>
          </w:rPr>
          <w:t xml:space="preserve"> a</w:t>
        </w:r>
        <w:r w:rsidR="00D460BB" w:rsidRPr="0078584E">
          <w:rPr>
            <w:color w:val="000000" w:themeColor="text1"/>
            <w:vertAlign w:val="superscript"/>
          </w:rPr>
          <w:t>-1</w:t>
        </w:r>
        <w:r w:rsidR="00D460BB">
          <w:rPr>
            <w:color w:val="000000" w:themeColor="text1"/>
          </w:rPr>
          <w:t>.</w:t>
        </w:r>
      </w:ins>
      <w:del w:id="52" w:author="Hannah Nesser" w:date="2023-04-08T11:52:00Z">
        <w:r w:rsidR="00A3467D" w:rsidDel="00D460BB">
          <w:delText>We find good agreement with Worden et al. (2022), who found 2019 emissions in the United States for oil of 2.4</w:delText>
        </w:r>
        <w:r w:rsidR="00A3467D" w:rsidDel="00D460BB">
          <w:delText xml:space="preserve"> ± 0.</w:delText>
        </w:r>
        <w:r w:rsidR="00A3467D" w:rsidDel="00D460BB">
          <w:delText>3</w:delText>
        </w:r>
        <w:r w:rsidR="00A3467D" w:rsidDel="00D460BB">
          <w:delText xml:space="preserve"> </w:delText>
        </w:r>
        <w:r w:rsidR="00A3467D" w:rsidRPr="0078584E" w:rsidDel="00D460BB">
          <w:rPr>
            <w:color w:val="000000" w:themeColor="text1"/>
          </w:rPr>
          <w:delText>Tg a</w:delText>
        </w:r>
        <w:r w:rsidR="00A3467D" w:rsidRPr="0078584E" w:rsidDel="00D460BB">
          <w:rPr>
            <w:color w:val="000000" w:themeColor="text1"/>
            <w:vertAlign w:val="superscript"/>
          </w:rPr>
          <w:delText>-1</w:delText>
        </w:r>
        <w:r w:rsidR="00A3467D" w:rsidRPr="000D69F4" w:rsidDel="00D460BB">
          <w:rPr>
            <w:color w:val="000000" w:themeColor="text1"/>
          </w:rPr>
          <w:delText xml:space="preserve"> </w:delText>
        </w:r>
        <w:r w:rsidR="00A3467D" w:rsidDel="00D460BB">
          <w:rPr>
            <w:color w:val="000000" w:themeColor="text1"/>
          </w:rPr>
          <w:delText xml:space="preserve">and for gas of </w:delText>
        </w:r>
        <w:r w:rsidR="00A3467D" w:rsidDel="00D460BB">
          <w:delText>7.9</w:delText>
        </w:r>
        <w:r w:rsidR="00A3467D" w:rsidDel="00D460BB">
          <w:delText xml:space="preserve"> ± 0.</w:delText>
        </w:r>
        <w:r w:rsidR="00A3467D" w:rsidDel="00D460BB">
          <w:delText>9</w:delText>
        </w:r>
        <w:r w:rsidR="00A3467D" w:rsidDel="00D460BB">
          <w:delText xml:space="preserve"> </w:delText>
        </w:r>
        <w:r w:rsidR="00A3467D" w:rsidRPr="0078584E" w:rsidDel="00D460BB">
          <w:rPr>
            <w:color w:val="000000" w:themeColor="text1"/>
          </w:rPr>
          <w:delText>Tg a</w:delText>
        </w:r>
        <w:r w:rsidR="00A3467D" w:rsidRPr="0078584E" w:rsidDel="00D460BB">
          <w:rPr>
            <w:color w:val="000000" w:themeColor="text1"/>
            <w:vertAlign w:val="superscript"/>
          </w:rPr>
          <w:delText>-1</w:delText>
        </w:r>
        <w:r w:rsidR="00A3467D" w:rsidDel="00D460BB">
          <w:rPr>
            <w:color w:val="000000" w:themeColor="text1"/>
          </w:rPr>
          <w:delText>.</w:delText>
        </w:r>
      </w:del>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5C3873BB" w:rsidR="00ED167E" w:rsidRDefault="00FA6AC9" w:rsidP="00ED167E">
      <w:r>
        <w:t xml:space="preserve">We </w:t>
      </w:r>
      <w:r w:rsidR="00E7379F">
        <w:t>consider in more detail the</w:t>
      </w:r>
      <w:r>
        <w:t xml:space="preserve"> </w:t>
      </w:r>
      <w:r w:rsidRPr="00C01462">
        <w:t>5</w:t>
      </w:r>
      <w:r w:rsidR="00C57F30">
        <w:t>3</w:t>
      </w:r>
      <w:r w:rsidRPr="00C01462">
        <w:t xml:space="preserve">% </w:t>
      </w:r>
      <w:r>
        <w:t xml:space="preserve">increase in </w:t>
      </w:r>
      <w:r w:rsidR="00E7379F">
        <w:t xml:space="preserve">our posterior </w:t>
      </w:r>
      <w:r>
        <w:t>landfill emissions relative to the GHGI</w:t>
      </w:r>
      <w:r w:rsidR="00E7379F">
        <w:t xml:space="preserve">. </w:t>
      </w:r>
      <w:r w:rsidR="00ED167E">
        <w:t xml:space="preserve">The GHGI uses two methodologies to estimate </w:t>
      </w:r>
      <w:r w:rsidR="00547456">
        <w:t xml:space="preserve">landfill </w:t>
      </w:r>
      <w:r w:rsidR="00ED167E">
        <w:t>emissions. The first</w:t>
      </w:r>
      <w:r w:rsidR="00FA5D74">
        <w:t xml:space="preserve"> </w:t>
      </w:r>
      <w:r w:rsidR="00547456">
        <w:t xml:space="preserve">uses </w:t>
      </w:r>
      <w:r w:rsidR="00ED167E">
        <w:t>a first order decay model based on landfill mass so that emissions peak the year after waste</w:t>
      </w:r>
      <w:r w:rsidR="00E7379F">
        <w:t xml:space="preserve"> disposal</w:t>
      </w:r>
      <w:r w:rsidR="00ED167E">
        <w:t xml:space="preserve">. </w:t>
      </w:r>
      <w:r w:rsidR="00FA5D74">
        <w:t>Recovered methane is removed from the total</w:t>
      </w:r>
      <w:r w:rsidR="004D36D7">
        <w:t xml:space="preserve"> </w:t>
      </w:r>
      <w:r w:rsidR="004D36D7">
        <w:fldChar w:fldCharType="begin"/>
      </w:r>
      <w:r w:rsidR="004D36D7">
        <w:instrText xml:space="preserve"> ADDIN ZOTERO_ITEM CSL_CITATION {"citationID":"xvtRnYZ8","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FA5D74">
        <w:t>. 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The second method</w:t>
      </w:r>
      <w:r w:rsidR="00547456">
        <w:t xml:space="preserve"> </w:t>
      </w:r>
      <w:r w:rsidR="007F155A">
        <w:t>back</w:t>
      </w:r>
      <w:r w:rsidR="00547456">
        <w:t>-</w:t>
      </w:r>
      <w:r w:rsidR="00ED167E">
        <w:t>calculates emissions 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lastRenderedPageBreak/>
        <w:fldChar w:fldCharType="begin"/>
      </w:r>
      <w:r w:rsidR="00950A25">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ED167E">
        <w:t xml:space="preserve">. </w:t>
      </w:r>
      <w:r w:rsidR="00FA5D74">
        <w:t>GHGI estimates also incorporate GHGRP information</w:t>
      </w:r>
      <w:r w:rsidR="004D36D7">
        <w:t xml:space="preserve"> </w:t>
      </w:r>
      <w:r w:rsidR="004D36D7">
        <w:fldChar w:fldCharType="begin"/>
      </w:r>
      <w:r w:rsidR="00950A25">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FA5D74">
        <w:t xml:space="preserve">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t>.</w:t>
      </w:r>
      <w:r w:rsidR="00093C51">
        <w:t xml:space="preserve"> in 2019</w:t>
      </w:r>
      <w:r w:rsidR="004D36D7">
        <w:t xml:space="preserve"> </w:t>
      </w:r>
      <w:r w:rsidR="00950A25">
        <w:fldChar w:fldCharType="begin"/>
      </w:r>
      <w:r w:rsidR="00950A25">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50A25">
        <w:fldChar w:fldCharType="separate"/>
      </w:r>
      <w:r w:rsidR="00950A25">
        <w:rPr>
          <w:noProof/>
        </w:rPr>
        <w:t>(EPA GHGRP, 2019)</w:t>
      </w:r>
      <w:r w:rsidR="00950A25">
        <w:fldChar w:fldCharType="end"/>
      </w:r>
      <w:r w:rsidR="0070694F">
        <w:t xml:space="preserve">, </w:t>
      </w:r>
      <w:r w:rsidR="00950A25">
        <w:t xml:space="preserve">over </w:t>
      </w:r>
      <w:r w:rsidR="007463E0">
        <w:t xml:space="preserve">500 of </w:t>
      </w:r>
      <w:r w:rsidR="0070694F">
        <w:t>which</w:t>
      </w:r>
      <w:r w:rsidR="007463E0">
        <w:t xml:space="preserve"> </w:t>
      </w:r>
      <w:r w:rsidR="00093C51">
        <w:t>had</w:t>
      </w:r>
      <w:r w:rsidR="007463E0">
        <w:t xml:space="preserve"> gas recovery systems </w:t>
      </w:r>
      <w:r w:rsidR="00950A25">
        <w:fldChar w:fldCharType="begin"/>
      </w:r>
      <w:r w:rsidR="00950A25">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950A25">
        <w:fldChar w:fldCharType="separate"/>
      </w:r>
      <w:r w:rsidR="00950A25">
        <w:rPr>
          <w:noProof/>
        </w:rPr>
        <w:t>(EPA LMOP, 2019)</w:t>
      </w:r>
      <w:r w:rsidR="00950A25">
        <w:fldChar w:fldCharType="end"/>
      </w:r>
      <w:r w:rsidR="007463E0">
        <w:t xml:space="preserve">.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ed</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r w:rsidR="00E7379F">
        <w:t>-</w:t>
      </w:r>
      <w:r w:rsidR="007F155A">
        <w:t>order decay model. Landfills with gas collection must use one of these methods in addition to a back</w:t>
      </w:r>
      <w:r w:rsidR="00333FA4">
        <w:t>-</w:t>
      </w:r>
      <w:r w:rsidR="007F155A">
        <w:t>calculation approach</w:t>
      </w:r>
      <w:r w:rsidR="009C3CFA">
        <w:t xml:space="preserve"> </w:t>
      </w:r>
      <w:r w:rsidR="009C3CFA">
        <w:fldChar w:fldCharType="begin"/>
      </w:r>
      <w:r w:rsidR="009C3CFA">
        <w:instrText xml:space="preserve"> ADDIN ZOTERO_ITEM CSL_CITATION {"citationID":"s6hmnrKD","properties":{"formattedCitation":"(40 CFR Part 98 Subpart HH \\uc0\\u167{} 98.343, n.d.)","plainCitation":"(40 CFR Part 98 Subpart HH § 98.343, n.d.)","dontUpdate":true,"noteIndex":0},"citationItems":[{"id":429,"uris":["http://zotero.org/users/9726796/items/IN8D78H5"],"itemData":{"id":429,"type":"legislation","title":"Calculating GHG emissions","URL":"https://www.ecfr.gov/current/title-40/chapter-I/subchapter-C/part-98/subpart-HH","author":[{"family":"40 CFR Part 98 Subpart HH § 98.343","given":""}]},"label":"page"}],"schema":"https://github.com/citation-style-language/schema/raw/master/csl-citation.json"} </w:instrText>
      </w:r>
      <w:r w:rsidR="009C3CFA">
        <w:fldChar w:fldCharType="separate"/>
      </w:r>
      <w:r w:rsidR="009C3CFA" w:rsidRPr="004F5918">
        <w:t>(40 CFR Part 98 Subpart HH § 98.343)</w:t>
      </w:r>
      <w:r w:rsidR="009C3CFA">
        <w:fldChar w:fldCharType="end"/>
      </w:r>
      <w:r w:rsidR="007F155A">
        <w:t xml:space="preserve">. </w:t>
      </w:r>
      <w:r w:rsidR="00333FA4">
        <w:t>T</w:t>
      </w:r>
      <w:r w:rsidR="009B2BF9">
        <w:t xml:space="preserve">hes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4063C583"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75DBB47B"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 xml:space="preserve">estimates </w:t>
      </w:r>
      <w:r w:rsidR="00D01F0A" w:rsidRPr="003B1741">
        <w:rPr>
          <w:color w:val="000000" w:themeColor="text1"/>
        </w:rPr>
        <w:t xml:space="preserve">fo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F45643">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andfill began construction on a large landfill gas facility in 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emissions from which were not captured by the 2011 aircraft </w:t>
      </w:r>
      <w:r w:rsidR="000A0B9F" w:rsidRPr="003B1741">
        <w:rPr>
          <w:color w:val="000000" w:themeColor="text1"/>
        </w:rPr>
        <w:t>campaign</w:t>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1794F920" w:rsidR="004E3E30" w:rsidRDefault="00906A1B" w:rsidP="00172438">
      <w:pPr>
        <w:rPr>
          <w:color w:val="FF0000"/>
        </w:rPr>
      </w:pPr>
      <w:r>
        <w:t>We find mean facility emissions of</w:t>
      </w:r>
      <w:r w:rsidR="00096FEF">
        <w:t xml:space="preserve"> </w:t>
      </w:r>
      <w:r w:rsidR="00E85C1A">
        <w:t>13</w:t>
      </w:r>
      <w:r w:rsidR="00096FEF">
        <w:t xml:space="preserve"> Gg</w:t>
      </w:r>
      <w:r w:rsidR="00096FEF" w:rsidRPr="00C01462">
        <w:t xml:space="preserve"> a</w:t>
      </w:r>
      <w:r w:rsidR="00096FEF" w:rsidRPr="00C01462">
        <w:rPr>
          <w:vertAlign w:val="superscript"/>
        </w:rPr>
        <w:t>-1</w:t>
      </w:r>
      <w:r>
        <w:t xml:space="preserve"> compared 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s</w:t>
      </w:r>
      <w:r w:rsidR="009C3CFA">
        <w:t xml:space="preserve">, 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272C1F78"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avoided methane emissions</w:t>
      </w:r>
      <w:r w:rsidR="00D27072">
        <w:t xml:space="preserve"> </w:t>
      </w:r>
      <w:r w:rsidR="0099618B">
        <w:t xml:space="preserve">calculated from the volume of recovered gas 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w:t>
      </w:r>
      <w:r w:rsidR="001B31E4">
        <w:lastRenderedPageBreak/>
        <w:t>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9618B">
        <w:t xml:space="preserve"> </w:t>
      </w:r>
      <w:fldSimple w:instr=" ADDIN ZOTERO_TEMP ">
        <w:r w:rsidR="0099618B">
          <w:rPr>
            <w:noProof/>
          </w:rPr>
          <w:t>(EPA, 2022a)</w:t>
        </w:r>
      </w:fldSimple>
      <w:r w:rsidR="00DD3738">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77777777"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full since 2014 </w:t>
      </w:r>
      <w:r w:rsidR="000319D9">
        <w:fldChar w:fldCharType="begin"/>
      </w:r>
      <w:r w:rsidR="000319D9">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0330CF">
        <w:t xml:space="preserve">We also find a </w:t>
      </w:r>
      <w:r w:rsidR="00906A1B">
        <w:t xml:space="preserve">history of air quality </w:t>
      </w:r>
      <w:r w:rsidR="00080551">
        <w:t xml:space="preserve">and </w:t>
      </w:r>
      <w:r w:rsidR="00906A1B">
        <w:t>landfill standard</w:t>
      </w:r>
      <w:r w:rsidR="00C03412">
        <w:t xml:space="preserve"> violations</w:t>
      </w:r>
      <w:r w:rsidR="000330CF">
        <w:t xml:space="preserve"> at these 34 facilities</w:t>
      </w:r>
      <w:r w:rsidR="00906A1B">
        <w:t xml:space="preserve">. </w:t>
      </w:r>
      <w:r w:rsidR="00C03412">
        <w:t>At</w:t>
      </w:r>
      <w:r w:rsidR="00906A1B">
        <w:t xml:space="preserve"> the West Miramar Sanitary Landfill </w:t>
      </w:r>
      <w:r w:rsidR="00BE3287">
        <w:t>(</w:t>
      </w:r>
      <w:r w:rsidR="000330CF">
        <w:t>b</w:t>
      </w:r>
      <w:r w:rsidR="00BE3287">
        <w:t>)</w:t>
      </w:r>
      <w:r w:rsidR="00C03412">
        <w:t xml:space="preserve">, </w:t>
      </w:r>
      <w:r w:rsidR="00B029CD">
        <w:t xml:space="preserve">a leak emitting </w:t>
      </w:r>
      <w:r w:rsidR="0028067E">
        <w:t>8662 ppm</w:t>
      </w:r>
      <w:r w:rsidR="00DE69E1">
        <w:t xml:space="preserve"> methane</w:t>
      </w:r>
      <w:r w:rsidR="0028067E">
        <w:t xml:space="preserve"> w</w:t>
      </w:r>
      <w:r w:rsidR="00DE69E1">
        <w:t>as</w:t>
      </w:r>
      <w:r w:rsidR="0028067E">
        <w:t xml:space="preserve"> recorded</w:t>
      </w:r>
      <w:r w:rsidR="00DE69E1">
        <w:t xml:space="preserve"> </w:t>
      </w:r>
      <w:r w:rsidR="00B029CD">
        <w:t xml:space="preserve">in </w:t>
      </w:r>
      <w:r w:rsidR="00C03412">
        <w:t>November 2019</w:t>
      </w:r>
      <w:r w:rsidR="000330CF">
        <w:t xml:space="preserve"> </w:t>
      </w:r>
      <w:r w:rsidR="00DB29D4">
        <w:fldChar w:fldCharType="begin"/>
      </w:r>
      <w:r w:rsidR="00983C1F">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69629D">
        <w:t>.</w:t>
      </w:r>
      <w:r w:rsidR="000330CF">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377753BA"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that </w:t>
      </w:r>
      <w:r w:rsidR="00DE69E1">
        <w:t>impl</w:t>
      </w:r>
      <w:r w:rsidR="00D65D03">
        <w:t>y</w:t>
      </w:r>
      <w:r w:rsidR="00C90FF0">
        <w:t xml:space="preserve"> change</w:t>
      </w:r>
      <w:r w:rsidR="00DE69E1">
        <w:t>s</w:t>
      </w:r>
      <w:r w:rsidR="00C90FF0">
        <w:t xml:space="preserve"> in methodology. </w:t>
      </w:r>
      <w:r w:rsidR="0069629D">
        <w:t>T</w:t>
      </w:r>
      <w:r w:rsidR="00C90FF0">
        <w:t xml:space="preserve">he updated </w:t>
      </w:r>
      <w:r>
        <w:t xml:space="preserve">estimates </w:t>
      </w:r>
      <w:r w:rsidR="00C90FF0">
        <w:t xml:space="preserve">are consistent with our </w:t>
      </w:r>
      <w:r>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7796712E" w:rsidR="007E4136" w:rsidRDefault="008A29FE">
      <w:r>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EPA</w:t>
      </w:r>
      <w:r w:rsidR="000104CE">
        <w:t xml:space="preserve"> </w:t>
      </w:r>
      <w:r w:rsidR="00080551">
        <w:t xml:space="preserve">uses the </w:t>
      </w:r>
      <w:r w:rsidR="00237C52">
        <w:t xml:space="preserve">same methods </w:t>
      </w:r>
      <w:r w:rsidR="00080551">
        <w:t>to partition emissions to states as in the national estimate</w:t>
      </w:r>
      <w:r w:rsidR="00237C52">
        <w:t xml:space="preserve"> </w:t>
      </w:r>
      <w:r w:rsidR="00B52086">
        <w:t xml:space="preserve">so that </w:t>
      </w:r>
      <w:r w:rsidR="00237C52">
        <w:t>the total emissions are the same in both</w:t>
      </w:r>
      <w:r w:rsidR="00080551">
        <w:t xml:space="preserve"> inventories</w:t>
      </w:r>
      <w:r w:rsidR="00237C52">
        <w:t xml:space="preserve">. </w:t>
      </w:r>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74E87F28"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gridded posterior </w:t>
      </w:r>
      <w:r w:rsidR="0084023E">
        <w:t>emission estimate</w:t>
      </w:r>
      <w:r w:rsidR="00080551">
        <w:t>s</w:t>
      </w:r>
      <w:r w:rsidR="00080551" w:rsidRPr="00C01462">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D82735">
        <w:t xml:space="preserve"> </w:t>
      </w:r>
      <w:r w:rsidR="00C62B77">
        <w:t>GHGI</w:t>
      </w:r>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w:t>
      </w:r>
      <w:r>
        <w:lastRenderedPageBreak/>
        <w:t xml:space="preserve">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8A29FE" w:rsidRPr="00FE055D">
        <w:rPr>
          <w:color w:val="000000" w:themeColor="text1"/>
        </w:rPr>
        <w:t xml:space="preserve">. </w:t>
      </w:r>
      <w:r w:rsidR="00721983">
        <w:t>Our state emissions are on average 10% larger than the GHGI estimates and 34% larger in the top 10-methane producing 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each state’s posterior emissions, with emissions concentrated in the Permian Basin, the Haynesville Shale, and the Anadarko Shale. 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by the GHGRP </w:t>
      </w:r>
      <w:r w:rsidR="008A29FE" w:rsidRPr="00685E57">
        <w:rPr>
          <w:color w:val="000000" w:themeColor="text1"/>
        </w:rPr>
        <w:t>in 2019</w:t>
      </w:r>
      <w:r w:rsidR="00B53EFE" w:rsidRPr="00685E57">
        <w:rPr>
          <w:color w:val="000000" w:themeColor="text1"/>
        </w:rPr>
        <w:t xml:space="preserve"> are located</w:t>
      </w:r>
      <w:r w:rsidR="00DB4368" w:rsidRPr="00685E57">
        <w:rPr>
          <w:color w:val="000000" w:themeColor="text1"/>
        </w:rPr>
        <w:t xml:space="preserve"> 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 a</w:t>
      </w:r>
      <w:r w:rsidR="000133A5" w:rsidRPr="00C01462">
        <w:t>re found in coal-producing states</w:t>
      </w:r>
      <w:r w:rsidR="0089247D">
        <w:t>,</w:t>
      </w:r>
      <w:r w:rsidR="000133A5" w:rsidRPr="00C01462">
        <w:t xml:space="preserve"> including Wyoming, West Virginia</w:t>
      </w:r>
      <w:r w:rsidR="000133A5">
        <w:t>, and Pennsylvania.</w:t>
      </w:r>
    </w:p>
    <w:p w14:paraId="27C9EDD9" w14:textId="08B66132" w:rsidR="00EE56EB" w:rsidRDefault="00EE56EB" w:rsidP="00CD607F"/>
    <w:p w14:paraId="10B9ED59" w14:textId="264D5A55" w:rsidR="00915F67" w:rsidRDefault="00EE56EB" w:rsidP="00CD607F">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state GHGI</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 </w:t>
      </w:r>
      <w:r w:rsidR="00F04732">
        <w:t>The Permian basin</w:t>
      </w:r>
      <w:r w:rsidR="00B75DC6">
        <w:t xml:space="preserve"> alone</w:t>
      </w:r>
      <w:r w:rsidR="00F04732">
        <w:t xml:space="preserve"> explains almost 40% of</w:t>
      </w:r>
      <w:r w:rsidR="00CE06C1">
        <w:t xml:space="preserve"> Texas’ posterior emissions</w:t>
      </w:r>
      <w:r w:rsidR="00915F67">
        <w:t>. These</w:t>
      </w:r>
      <w:r w:rsidR="00EA6DDD">
        <w:t xml:space="preserve"> result</w:t>
      </w:r>
      <w:r w:rsidR="00915F67">
        <w:t>s</w:t>
      </w:r>
      <w:r w:rsidR="00EA6DDD">
        <w:t xml:space="preserve"> </w:t>
      </w:r>
      <w:r w:rsidR="00915F67">
        <w:t xml:space="preserve">are relatively </w:t>
      </w:r>
      <w:r w:rsidR="00EA6DDD">
        <w:t xml:space="preserve">insensitive to </w:t>
      </w:r>
      <w:r w:rsidR="00A64D43">
        <w:t>i</w:t>
      </w:r>
      <w:r w:rsidR="00915F67">
        <w:t>nitial</w:t>
      </w:r>
      <w:r w:rsidR="00A64D43">
        <w:t xml:space="preserve"> emission</w:t>
      </w:r>
      <w:r w:rsidR="00915F67">
        <w:t xml:space="preserve"> estimate over the Permian basin</w:t>
      </w:r>
      <w:r w:rsidR="00CE06C1">
        <w:t>.</w:t>
      </w:r>
      <w:r w:rsidR="002A6E8B">
        <w:t xml:space="preserve"> </w:t>
      </w:r>
    </w:p>
    <w:p w14:paraId="2C074737" w14:textId="77777777" w:rsidR="00915F67" w:rsidRDefault="00915F67" w:rsidP="00CD607F"/>
    <w:p w14:paraId="2D035776" w14:textId="6CC3BBC4" w:rsidR="00BD1C7B" w:rsidRPr="002A6E8B" w:rsidRDefault="002923A7" w:rsidP="00CD607F">
      <w:r>
        <w:t>In California, w</w:t>
      </w:r>
      <w:r w:rsidR="00B75DC6">
        <w:t xml:space="preserve">e find posterior emissions of </w:t>
      </w:r>
      <w:r w:rsidR="00EE56EB">
        <w:t xml:space="preserve">2.1 (2.0 </w:t>
      </w:r>
      <w:r w:rsidR="0080425D">
        <w:t>-</w:t>
      </w:r>
      <w:r w:rsidR="00EE56EB">
        <w:t xml:space="preserve">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from the GHGI</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xml:space="preserve">% in the GHGI,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e find slightly smaller relative contributions from oil and gas, which </w:t>
      </w:r>
      <w:r w:rsidR="00ED3208">
        <w:t>accounts</w:t>
      </w:r>
      <w:r w:rsidR="000A4C03">
        <w:t xml:space="preserve"> for 11% of emissions </w:t>
      </w:r>
      <w:r w:rsidR="004F2D8E">
        <w:t xml:space="preserve">in our posterior estimate </w:t>
      </w:r>
      <w:r w:rsidR="000A4C03">
        <w:t xml:space="preserve">compared to </w:t>
      </w:r>
      <w:r w:rsidR="00FA5CA8">
        <w:t>18</w:t>
      </w:r>
      <w:r w:rsidR="000A4C03">
        <w:t>%</w:t>
      </w:r>
      <w:r w:rsidR="00E35EC2">
        <w:t xml:space="preserve">, </w:t>
      </w:r>
      <w:r w:rsidR="000A4C03">
        <w:t>17%</w:t>
      </w:r>
      <w:r w:rsidR="00E35EC2">
        <w:t xml:space="preserve">, </w:t>
      </w:r>
      <w:r w:rsidR="00707A0F">
        <w:t xml:space="preserve">and </w:t>
      </w:r>
      <w:r w:rsidR="007E5D8D">
        <w:t>18</w:t>
      </w:r>
      <w:r w:rsidR="00E35EC2">
        <w:t>%</w:t>
      </w:r>
      <w:r w:rsidR="000A4C03">
        <w:t xml:space="preserve"> </w:t>
      </w:r>
      <w:r w:rsidR="00E35EC2">
        <w:t xml:space="preserve">in the </w:t>
      </w:r>
      <w:r w:rsidR="000A4C03">
        <w:t>GHGI</w:t>
      </w:r>
      <w:r w:rsidR="00E35EC2">
        <w:t xml:space="preserve">, </w:t>
      </w:r>
      <w:r w:rsidR="000A4C03">
        <w:t>the CARB inventory</w:t>
      </w:r>
      <w:r w:rsidR="00E35EC2">
        <w:t xml:space="preserve">, and </w:t>
      </w:r>
      <w:proofErr w:type="spellStart"/>
      <w:r w:rsidR="00E35EC2">
        <w:t>Jeong</w:t>
      </w:r>
      <w:proofErr w:type="spellEnd"/>
      <w:r w:rsidR="00E35EC2">
        <w:t xml:space="preserve"> et al. </w:t>
      </w:r>
      <w:r w:rsidR="00FE055D">
        <w:fldChar w:fldCharType="begin"/>
      </w:r>
      <w:r w:rsidR="00FE055D">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E35EC2">
        <w:t>,</w:t>
      </w:r>
      <w:r w:rsidR="000A4C03">
        <w:t xml:space="preserve"> respectively.</w:t>
      </w:r>
      <w:r w:rsidR="00DA5875">
        <w:t xml:space="preserve"> This partitioning differs from that found in</w:t>
      </w:r>
      <w:r>
        <w:t xml:space="preserve"> an inversion of the 2010 </w:t>
      </w:r>
      <w:proofErr w:type="spellStart"/>
      <w:r>
        <w:t>CalNex</w:t>
      </w:r>
      <w:proofErr w:type="spellEnd"/>
      <w:r w:rsidR="00DA5875">
        <w:t xml:space="preserve"> </w:t>
      </w:r>
      <w:r>
        <w:t>aircraft campaign</w:t>
      </w:r>
      <w:r w:rsidR="00ED3208">
        <w:t xml:space="preserve"> observations</w:t>
      </w:r>
      <w:r w:rsidR="00DA5875">
        <w:t>, where 30% of emissions were attributed to livestock, 38% to landfills, and 22% to oil and gas</w:t>
      </w:r>
      <w:r>
        <w:t xml:space="preserve"> </w:t>
      </w:r>
      <w:r w:rsidR="00FE055D">
        <w:fldChar w:fldCharType="begin"/>
      </w:r>
      <w:r w:rsidR="00FE055D">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FE055D">
        <w:fldChar w:fldCharType="separate"/>
      </w:r>
      <w:r w:rsidR="00FE055D">
        <w:rPr>
          <w:noProof/>
        </w:rPr>
        <w:t>(Wecht et al., 2014b)</w:t>
      </w:r>
      <w:r w:rsidR="00FE055D">
        <w:fldChar w:fldCharType="end"/>
      </w:r>
      <w:r w:rsidR="00FE055D">
        <w:t>.</w:t>
      </w:r>
    </w:p>
    <w:p w14:paraId="5AB42E13" w14:textId="77777777" w:rsidR="001C0ED0" w:rsidRDefault="001C0ED0" w:rsidP="00CD607F"/>
    <w:p w14:paraId="09B2FBF5" w14:textId="5E6DC1BE"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observing system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 xml:space="preserve">(Dismukes, </w:t>
      </w:r>
      <w:r w:rsidR="00A84019">
        <w:rPr>
          <w:noProof/>
        </w:rPr>
        <w:lastRenderedPageBreak/>
        <w:t>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41C1DCF9"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almost a quarter of </w:t>
      </w:r>
      <w:r w:rsidR="00CC56C7">
        <w:t xml:space="preserve">GHGI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The gridded inventory does not include </w:t>
      </w:r>
      <w:r w:rsidR="00EF3E0E">
        <w:t>post-meter emissions</w:t>
      </w:r>
      <w:r w:rsidR="004F2D8E">
        <w:t xml:space="preserve"> introduced in later versions of the</w:t>
      </w:r>
      <w:r w:rsidR="00DD7F56">
        <w:t xml:space="preserv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 In an average city, emissions are produced by landfills (</w:t>
      </w:r>
      <w:r w:rsidR="00E2616B">
        <w:t>40</w:t>
      </w:r>
      <w:r w:rsidR="00EF3E0E">
        <w:t>%), gas distribution (</w:t>
      </w:r>
      <w:r w:rsidR="00E2616B">
        <w:t>5</w:t>
      </w:r>
      <w:r w:rsidR="00EF3E0E">
        <w:t>%), post-meter emissions (</w:t>
      </w:r>
      <w:r w:rsidR="00E2616B">
        <w:t>5</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EF3E0E">
        <w:t xml:space="preserve">. </w:t>
      </w:r>
    </w:p>
    <w:p w14:paraId="7495BF75" w14:textId="2AC15972" w:rsidR="00111F79" w:rsidRDefault="00111F79" w:rsidP="000C5B1A"/>
    <w:p w14:paraId="3EC43984" w14:textId="3A290C63"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F8467F">
        <w:t>41</w:t>
      </w:r>
      <w:r w:rsidR="00BA6A2B" w:rsidRPr="00C01462">
        <w:t xml:space="preserve"> </w:t>
      </w:r>
      <w:r w:rsidR="00FF45F0" w:rsidRPr="00C01462">
        <w:t>(</w:t>
      </w:r>
      <w:r w:rsidR="00F8467F">
        <w:t>27</w:t>
      </w:r>
      <w:r w:rsidR="00BA6A2B" w:rsidRPr="00C01462">
        <w:t xml:space="preserve"> </w:t>
      </w:r>
      <w:r w:rsidR="00B82E8B">
        <w:t>-</w:t>
      </w:r>
      <w:r w:rsidR="00FF45F0" w:rsidRPr="00C01462">
        <w:t xml:space="preserve"> </w:t>
      </w:r>
      <w:r w:rsidR="00F8467F">
        <w:t>58</w:t>
      </w:r>
      <w:r w:rsidR="00FF45F0" w:rsidRPr="00C01462">
        <w:t>)</w:t>
      </w:r>
      <w:r w:rsidR="005A1285">
        <w:t xml:space="preserve"> %</w:t>
      </w:r>
      <w:r w:rsidR="00FF45F0" w:rsidRPr="00C01462">
        <w:t xml:space="preserve"> larger than </w:t>
      </w:r>
      <w:r w:rsidR="005A1285">
        <w:t>the</w:t>
      </w:r>
      <w:r w:rsidR="00915F67">
        <w:t xml:space="preserve"> spatially allocated</w:t>
      </w:r>
      <w:r w:rsidR="005A1285">
        <w:t xml:space="preserve"> </w:t>
      </w:r>
      <w:r w:rsidR="00915F67">
        <w:t xml:space="preserve">GHGI </w:t>
      </w:r>
      <w:r w:rsidR="005A1285">
        <w:t>value of 4.</w:t>
      </w:r>
      <w:r w:rsidR="00BA6A2B">
        <w:t xml:space="preserve">2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F8467F">
        <w:t>42</w:t>
      </w:r>
      <w:r w:rsidR="00BA6A2B">
        <w:t xml:space="preserve"> </w:t>
      </w:r>
      <w:r w:rsidR="005A1285">
        <w:t>(</w:t>
      </w:r>
      <w:r w:rsidR="00F8467F">
        <w:t>29</w:t>
      </w:r>
      <w:r w:rsidR="00BA6A2B">
        <w:t xml:space="preserve"> </w:t>
      </w:r>
      <w:r w:rsidR="00B82E8B">
        <w:t>-</w:t>
      </w:r>
      <w:r w:rsidR="005A1285">
        <w:t xml:space="preserve"> </w:t>
      </w:r>
      <w:r w:rsidR="00F8467F">
        <w:t>56</w:t>
      </w:r>
      <w:r w:rsidR="005A1285">
        <w:t>) %</w:t>
      </w:r>
      <w:r w:rsidR="007A139F">
        <w:t>.</w:t>
      </w:r>
      <w:r w:rsidR="005A1285">
        <w:t xml:space="preserve"> These increases are much larger than </w:t>
      </w:r>
      <w:r w:rsidR="00604A12">
        <w:t xml:space="preserve">the </w:t>
      </w:r>
      <w:r w:rsidR="00BA6A2B">
        <w:t>16</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 xml:space="preserve">to the GHGI.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proofErr w:type="gramStart"/>
      <w:r w:rsidR="005A1285">
        <w:t>particular sector</w:t>
      </w:r>
      <w:r w:rsidR="00DB4368">
        <w:t>s</w:t>
      </w:r>
      <w:proofErr w:type="gramEnd"/>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inversion</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915F67">
        <w:t xml:space="preserve">spatially allocated </w:t>
      </w:r>
      <w:r w:rsidR="00BA6A2B">
        <w:t xml:space="preserve">GHGI </w:t>
      </w:r>
      <w:r w:rsidR="005A1285">
        <w:t xml:space="preserve">emissions </w:t>
      </w:r>
      <w:r w:rsidR="009A7F41">
        <w:t xml:space="preserve">in an average urban area </w:t>
      </w:r>
      <w:r w:rsidR="00521989">
        <w:t>and increase 5</w:t>
      </w:r>
      <w:r w:rsidR="00A82967">
        <w:t>3</w:t>
      </w:r>
      <w:r w:rsidR="00521989">
        <w:t>%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915F67">
        <w:rPr>
          <w:color w:val="000000" w:themeColor="text1"/>
        </w:rPr>
        <w:t xml:space="preserve">spatially allocated </w:t>
      </w:r>
      <w:r w:rsidR="00255730">
        <w:rPr>
          <w:color w:val="000000" w:themeColor="text1"/>
        </w:rPr>
        <w:t>GHGI</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 xml:space="preserve">but explain between 32% and 100% </w:t>
      </w:r>
      <w:r w:rsidR="00614E0F" w:rsidRPr="00614E0F">
        <w:rPr>
          <w:color w:val="000000" w:themeColor="text1"/>
        </w:rPr>
        <w:lastRenderedPageBreak/>
        <w:t xml:space="preserve">of urban methane emissions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A7F41">
        <w:t xml:space="preserve">are significantly underestimated. </w:t>
      </w:r>
      <w:r w:rsidR="00771467" w:rsidRPr="00C71319">
        <w:t>The EPA added post-meter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r w:rsidR="000F2620">
        <w:t xml:space="preserve">F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72BCC15B" w14:textId="7122FE13"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915F67">
        <w:t xml:space="preserve">spatially allocated </w:t>
      </w:r>
      <w:r w:rsidR="00131748">
        <w:t xml:space="preserve">GHGI </w:t>
      </w:r>
      <w:r w:rsidR="00A01C2B">
        <w:t xml:space="preserve">emissions </w:t>
      </w:r>
      <w:r w:rsidR="005C1721" w:rsidRPr="00C01462">
        <w:t xml:space="preserve">of </w:t>
      </w:r>
      <w:r w:rsidR="00A82967">
        <w:t>62</w:t>
      </w:r>
      <w:r w:rsidR="008E3090">
        <w:t xml:space="preserve"> (</w:t>
      </w:r>
      <w:r w:rsidR="00A82967">
        <w:t>41</w:t>
      </w:r>
      <w:r w:rsidR="008E3090">
        <w:t xml:space="preserve"> </w:t>
      </w:r>
      <w:r w:rsidR="009802AF">
        <w:t>-</w:t>
      </w:r>
      <w:r w:rsidR="008E3090">
        <w:t xml:space="preserve"> </w:t>
      </w:r>
      <w:r w:rsidR="00A82967">
        <w:t>88</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4E52B9D1" w:rsidR="00E92B32" w:rsidRDefault="0080425D" w:rsidP="00D941F0">
      <w:r>
        <w:t>F</w:t>
      </w:r>
      <w:r w:rsidR="00DB4368">
        <w:t xml:space="preserve">igure </w:t>
      </w:r>
      <w:r w:rsidR="009C72B8">
        <w:t>7</w:t>
      </w:r>
      <w:r w:rsidR="00DB4368">
        <w:t xml:space="preserve"> </w:t>
      </w:r>
      <w:r w:rsidR="001D705A">
        <w:t>also compares our results to</w:t>
      </w:r>
      <w:r w:rsidR="00CA2C82">
        <w:t xml:space="preserve"> </w:t>
      </w:r>
      <w:r w:rsidR="00D9347F">
        <w:t>12</w:t>
      </w:r>
      <w:r w:rsidR="006D2FBA">
        <w:t xml:space="preserve"> </w:t>
      </w:r>
      <w:r w:rsidR="00BA6A2B">
        <w:t xml:space="preserve">top-down </w:t>
      </w:r>
      <w:r w:rsidR="00CA2C82" w:rsidRPr="00C01462">
        <w:t>studies published since 2015</w:t>
      </w:r>
      <w:r w:rsidR="00CA2C82">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18A1F022"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likely result from our restrictive definition of urban area</w:t>
      </w:r>
      <w:ins w:id="53" w:author="Hannah Nesser" w:date="2023-04-08T12:44:00Z">
        <w:r w:rsidR="006E5F17">
          <w:t xml:space="preserve"> extent</w:t>
        </w:r>
      </w:ins>
      <w:r w:rsidR="00D9347F">
        <w:t xml:space="preserve">.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0BD3D1A4"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of the remain</w:t>
      </w:r>
      <w:r w:rsidR="006D7F6A">
        <w:t>ing</w:t>
      </w:r>
      <w:r w:rsidR="003349F3">
        <w:t xml:space="preserv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w:t>
      </w:r>
      <w:r w:rsidR="006D7F6A">
        <w:lastRenderedPageBreak/>
        <w:t xml:space="preserve">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w:t>
      </w:r>
      <w:r w:rsidR="001F667A">
        <w:t>–</w:t>
      </w:r>
      <w:r w:rsidR="006D7F6A">
        <w:t xml:space="preserve"> 193) Gg a</w:t>
      </w:r>
      <w:r w:rsidR="006D7F6A">
        <w:rPr>
          <w:vertAlign w:val="superscript"/>
        </w:rPr>
        <w:t>-1</w:t>
      </w:r>
      <w:r w:rsidR="00D61433">
        <w:t>.</w:t>
      </w:r>
    </w:p>
    <w:p w14:paraId="0D5F308D" w14:textId="4397C1D9" w:rsidR="00C5293A" w:rsidRDefault="00C5293A" w:rsidP="00C5293A"/>
    <w:p w14:paraId="0180047E" w14:textId="04AFA806" w:rsidR="00B44582" w:rsidRPr="00C01462" w:rsidRDefault="00B44582">
      <w:pPr>
        <w:rPr>
          <w:b/>
          <w:bCs/>
        </w:rPr>
      </w:pPr>
      <w:r w:rsidRPr="00C01462">
        <w:rPr>
          <w:b/>
          <w:bCs/>
        </w:rPr>
        <w:t>4 Conclusions</w:t>
      </w:r>
    </w:p>
    <w:p w14:paraId="572F6789" w14:textId="6B42F838"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w:t>
      </w:r>
      <w:r w:rsidR="009B3F73">
        <w:t>ed</w:t>
      </w:r>
      <w:r w:rsidR="004D72B5">
        <w:t xml:space="preserve"> statistical analysis of each of these sources. We compare</w:t>
      </w:r>
      <w:r w:rsidR="00B81A89">
        <w:t>d</w:t>
      </w:r>
      <w:r w:rsidR="004D72B5">
        <w:t xml:space="preserve"> our results to the</w:t>
      </w:r>
      <w:r w:rsidR="00066335">
        <w:t xml:space="preserve"> 2022</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4D72B5">
        <w:t xml:space="preserve">, including </w:t>
      </w:r>
      <w:r w:rsidR="00231835">
        <w:t xml:space="preserve">its </w:t>
      </w:r>
      <w:r w:rsidR="004D72B5">
        <w:t xml:space="preserve">new state-level </w:t>
      </w:r>
      <w:r w:rsidR="00080BD1">
        <w:t>inventories</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w:t>
      </w:r>
      <w:r w:rsidR="00857C98">
        <w:t xml:space="preserve"> large upward corrections to the GHGI at all scales</w:t>
      </w:r>
      <w:r w:rsidR="00857C98">
        <w:t xml:space="preserve">, </w:t>
      </w:r>
      <w:r w:rsidR="0034756F">
        <w:t xml:space="preserve">which may </w:t>
      </w:r>
      <w:r w:rsidR="00857C98">
        <w:t xml:space="preserve">present a challenge </w:t>
      </w:r>
      <w:r w:rsidR="0034756F">
        <w:t>for</w:t>
      </w:r>
      <w:r w:rsidR="00857C98">
        <w:t xml:space="preserve"> U.S. climate policies and goals, many of which target </w:t>
      </w:r>
      <w:r w:rsidR="00857C98">
        <w:t>significant</w:t>
      </w:r>
      <w:r w:rsidR="00857C98">
        <w:t xml:space="preserve"> reductions in methane emissions.</w:t>
      </w:r>
    </w:p>
    <w:p w14:paraId="64FDC543" w14:textId="77777777" w:rsidR="00857C98" w:rsidRDefault="00857C98">
      <w:pPr>
        <w:rPr>
          <w:color w:val="FF0000"/>
        </w:rPr>
      </w:pPr>
    </w:p>
    <w:p w14:paraId="21ECB987" w14:textId="1D448A98"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from the 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4AC425CE"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r w:rsidR="00E462E6" w:rsidRPr="00E15AB4">
        <w:rPr>
          <w:color w:val="000000" w:themeColor="text1"/>
        </w:rPr>
        <w:t>16</w:t>
      </w:r>
      <w:r w:rsidR="00066335" w:rsidRPr="00E15AB4">
        <w:rPr>
          <w:color w:val="000000" w:themeColor="text1"/>
        </w:rPr>
        <w:t>% increase from the GHGI</w:t>
      </w:r>
      <w:r w:rsidR="003F535C" w:rsidRPr="00E15AB4">
        <w:rPr>
          <w:color w:val="000000" w:themeColor="text1"/>
        </w:rPr>
        <w:t xml:space="preserve"> estimate of 26.7 </w:t>
      </w:r>
      <w:r w:rsidR="00BF20A3">
        <w:rPr>
          <w:color w:val="000000" w:themeColor="text1"/>
        </w:rPr>
        <w:t xml:space="preserve">(24.0 - 29.3)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and </w:t>
      </w:r>
      <w:r w:rsidR="00D0353D">
        <w:rPr>
          <w:color w:val="000000" w:themeColor="text1"/>
        </w:rPr>
        <w:t xml:space="preserve">each sector's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We find a significant decrease compared to the GHGI only for coal emissions.</w:t>
      </w:r>
      <w:r w:rsidR="005205E5">
        <w:rPr>
          <w:color w:val="000000" w:themeColor="text1"/>
        </w:rPr>
        <w:t xml:space="preserve"> </w:t>
      </w:r>
      <w:r w:rsidR="00D0353D">
        <w:t xml:space="preserve">These increases </w:t>
      </w:r>
      <w:r w:rsidR="00D0353D">
        <w:t>present a challenge to goals set by the</w:t>
      </w:r>
      <w:r w:rsidR="00D0353D">
        <w:t xml:space="preserv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3A21A056"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3</w:t>
      </w:r>
      <w:r w:rsidR="00851CAB" w:rsidRPr="00E15AB4">
        <w:rPr>
          <w:color w:val="000000" w:themeColor="text1"/>
        </w:rPr>
        <w:t xml:space="preserve">% increase in landfill emissions. </w:t>
      </w:r>
      <w:r w:rsidR="00DD46F2">
        <w:rPr>
          <w:color w:val="000000" w:themeColor="text1"/>
        </w:rPr>
        <w:t>By c</w:t>
      </w:r>
      <w:r w:rsidR="00186484" w:rsidRPr="00E15AB4">
        <w:rPr>
          <w:color w:val="000000" w:themeColor="text1"/>
        </w:rPr>
        <w:t>ompar</w:t>
      </w:r>
      <w:r>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5205E5">
        <w:rPr>
          <w:color w:val="000000" w:themeColor="text1"/>
        </w:rPr>
        <w:t>find</w:t>
      </w:r>
      <w:r w:rsidR="002C5B24">
        <w:rPr>
          <w:color w:val="000000" w:themeColor="text1"/>
        </w:rPr>
        <w:t xml:space="preserve"> a median 77% increase in reported emissions</w:t>
      </w:r>
      <w:r w:rsidR="005205E5">
        <w:rPr>
          <w:color w:val="000000" w:themeColor="text1"/>
        </w:rPr>
        <w:t>. We attribute the GHGI and GHGRP discrepancies</w:t>
      </w:r>
      <w:r w:rsidR="002C5B24">
        <w:rPr>
          <w:color w:val="000000" w:themeColor="text1"/>
        </w:rPr>
        <w:t xml:space="preserve"> </w:t>
      </w:r>
      <w:r w:rsidR="00487B1F" w:rsidRPr="00E15AB4">
        <w:rPr>
          <w:color w:val="000000" w:themeColor="text1"/>
        </w:rPr>
        <w:t xml:space="preserve">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61C96A79" w:rsidR="00737862" w:rsidRPr="00E15AB4" w:rsidRDefault="00C941DC">
      <w:pPr>
        <w:rPr>
          <w:color w:val="000000" w:themeColor="text1"/>
        </w:rPr>
      </w:pPr>
      <w:r w:rsidRPr="00E15AB4">
        <w:rPr>
          <w:color w:val="000000" w:themeColor="text1"/>
        </w:rPr>
        <w:lastRenderedPageBreak/>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GHGI state estimates</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Pr="00E15AB4">
        <w:rPr>
          <w:color w:val="000000" w:themeColor="text1"/>
        </w:rPr>
        <w:t>to increase</w:t>
      </w:r>
      <w:r w:rsidR="001F667A" w:rsidRPr="00E15AB4">
        <w:rPr>
          <w:color w:val="000000" w:themeColor="text1"/>
        </w:rPr>
        <w:t>d</w:t>
      </w:r>
      <w:r w:rsidRPr="00E15AB4">
        <w:rPr>
          <w:color w:val="000000" w:themeColor="text1"/>
        </w:rPr>
        <w:t xml:space="preserve"> 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relative to the 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increase from the 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0EAE2B7C" w14:textId="6C472517" w:rsidR="00F954BB"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w:t>
      </w:r>
      <w:r w:rsidR="00C933C1">
        <w:t>equivalent to a fifth of posterior anthropogenic emissions in CONUS</w:t>
      </w:r>
      <w:r w:rsidR="001B367C">
        <w:t>, a</w:t>
      </w:r>
      <w:r w:rsidR="00C933C1">
        <w:t xml:space="preserve"> </w:t>
      </w:r>
      <w:r>
        <w:t>43</w:t>
      </w:r>
      <w:r w:rsidRPr="00C01462">
        <w:t xml:space="preserve"> (</w:t>
      </w:r>
      <w:r>
        <w:t>29</w:t>
      </w:r>
      <w:r w:rsidRPr="00C01462">
        <w:t xml:space="preserve"> </w:t>
      </w:r>
      <w:r>
        <w:t>-</w:t>
      </w:r>
      <w:r w:rsidRPr="00C01462">
        <w:t xml:space="preserve"> </w:t>
      </w:r>
      <w:r>
        <w:t>60</w:t>
      </w:r>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0510DA">
        <w:t>spatially</w:t>
      </w:r>
      <w:r w:rsidR="0035378A">
        <w:t xml:space="preserve"> </w:t>
      </w:r>
      <w:r w:rsidR="000510DA">
        <w:t xml:space="preserve">disaggregated </w:t>
      </w:r>
      <w:r>
        <w:t xml:space="preserve">GHGI value of 4.2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47 (34 - 61) % compared to the GHGI. </w:t>
      </w:r>
      <w:r w:rsidR="00E640DC">
        <w:t>On average</w:t>
      </w:r>
      <w:r w:rsidR="000510DA">
        <w:t xml:space="preserve">, 45% of urban emissions are from </w:t>
      </w:r>
      <w:r w:rsidR="000510DA" w:rsidRPr="00685E57">
        <w:rPr>
          <w:color w:val="000000" w:themeColor="text1"/>
        </w:rPr>
        <w:t xml:space="preserve">landfills, 10% from gas distribution and post-meter emissions, and 6% from wastewater. We also find large and variable contributions from oil, gas, and livestock that are not specific to urban areas. </w:t>
      </w:r>
      <w:r w:rsidR="00E640DC" w:rsidRPr="00685E57">
        <w:rPr>
          <w:color w:val="000000" w:themeColor="text1"/>
        </w:rPr>
        <w:t xml:space="preserve">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 xml:space="preserve">Our urban emissions are in general </w:t>
      </w:r>
      <w:r w:rsidR="00E640DC">
        <w:rPr>
          <w:color w:val="000000" w:themeColor="text1"/>
        </w:rPr>
        <w:t>smaller</w:t>
      </w:r>
      <w:r w:rsidR="00BA1D2F" w:rsidRPr="00685E57">
        <w:rPr>
          <w:color w:val="000000" w:themeColor="text1"/>
        </w:rPr>
        <w:t xml:space="preserve"> but consistent </w:t>
      </w:r>
      <w:r w:rsidR="0072385B">
        <w:rPr>
          <w:color w:val="000000" w:themeColor="text1"/>
        </w:rPr>
        <w:t xml:space="preserve">within error bounds </w:t>
      </w:r>
      <w:r w:rsidR="00BA1D2F" w:rsidRPr="00685E57">
        <w:rPr>
          <w:color w:val="000000" w:themeColor="text1"/>
        </w:rPr>
        <w:t xml:space="preserve">with 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w:t>
      </w:r>
    </w:p>
    <w:p w14:paraId="4ED187FD" w14:textId="575ADE7C" w:rsidR="00F271BD" w:rsidRDefault="00F271BD">
      <w:pPr>
        <w:rPr>
          <w:color w:val="000000" w:themeColor="text1"/>
        </w:rPr>
      </w:pPr>
    </w:p>
    <w:p w14:paraId="54161243" w14:textId="3FA3037C" w:rsidR="00F271BD" w:rsidRPr="00A64D43" w:rsidRDefault="00F271BD">
      <w:pPr>
        <w:rPr>
          <w:b/>
          <w:bCs/>
          <w:color w:val="000000" w:themeColor="text1"/>
        </w:rPr>
      </w:pPr>
      <w:r>
        <w:rPr>
          <w:b/>
          <w:bCs/>
          <w:color w:val="000000" w:themeColor="text1"/>
        </w:rPr>
        <w:t>Acknowledgements</w:t>
      </w:r>
    </w:p>
    <w:p w14:paraId="64BAF479" w14:textId="77777777" w:rsidR="00F954BB" w:rsidRDefault="00F954BB">
      <w:pPr>
        <w:rPr>
          <w:color w:val="000000" w:themeColor="text1"/>
        </w:rPr>
      </w:pPr>
      <w:r>
        <w:rPr>
          <w:color w:val="000000" w:themeColor="text1"/>
        </w:rPr>
        <w:br w:type="page"/>
      </w:r>
    </w:p>
    <w:p w14:paraId="1DD86AFC" w14:textId="6BF1228A" w:rsidR="00F954BB" w:rsidRPr="00265EA9" w:rsidRDefault="00F954BB" w:rsidP="00F954BB">
      <w:pPr>
        <w:pStyle w:val="Bibliography"/>
        <w:rPr>
          <w:b/>
          <w:bCs/>
        </w:rPr>
      </w:pPr>
      <w:r w:rsidRPr="00265EA9">
        <w:rPr>
          <w:b/>
          <w:bCs/>
        </w:rPr>
        <w:lastRenderedPageBreak/>
        <w:t>References</w:t>
      </w:r>
    </w:p>
    <w:p w14:paraId="6C6CD6A9" w14:textId="77777777" w:rsidR="009C72B8" w:rsidRPr="009C72B8" w:rsidRDefault="00F954BB" w:rsidP="009C72B8">
      <w:pPr>
        <w:pStyle w:val="Bibliography"/>
      </w:pPr>
      <w:r>
        <w:fldChar w:fldCharType="begin"/>
      </w:r>
      <w:r>
        <w:instrText xml:space="preserve"> ADDIN ZOTERO_BIBL {"uncited":[],"omitted":[],"custom":[]} CSL_BIBLIOGRAPHY </w:instrText>
      </w:r>
      <w:r>
        <w:fldChar w:fldCharType="separate"/>
      </w:r>
      <w:r w:rsidR="009C72B8" w:rsidRPr="009C72B8">
        <w:t>40 CFR Part 98 Subpart HH § 98.343: Calculating GHG emissions, n.d.</w:t>
      </w:r>
    </w:p>
    <w:p w14:paraId="2673F50D" w14:textId="77777777" w:rsidR="009C72B8" w:rsidRPr="009C72B8" w:rsidRDefault="009C72B8" w:rsidP="009C72B8">
      <w:pPr>
        <w:pStyle w:val="Bibliography"/>
      </w:pPr>
      <w:r w:rsidRPr="009C72B8">
        <w:t>Balashov, N. V., Davis, K. J., Miles, N. L., Lauvaux,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498CCB77" w14:textId="77777777" w:rsidR="009C72B8" w:rsidRPr="009C72B8" w:rsidRDefault="009C72B8" w:rsidP="009C72B8">
      <w:pPr>
        <w:pStyle w:val="Bibliography"/>
      </w:pPr>
      <w:r w:rsidRPr="009C72B8">
        <w:t>Barré, J., Aben, I., Agustí-Panareda, A., Balsamo, G., Bousserez, N., Dueben, P., Engelen, R., Inness, A., Lorente, A., McNorton, J., Peuch, V.-H., Radnoti, G., and Ribas, R.: Systematic detection of local CH</w:t>
      </w:r>
      <w:r w:rsidRPr="009C72B8">
        <w:rPr>
          <w:vertAlign w:val="subscript"/>
        </w:rPr>
        <w:t>4</w:t>
      </w:r>
      <w:r w:rsidRPr="009C72B8">
        <w:t xml:space="preserve"> anomalies by combining satellite measurements with high-resolution forecasts, Atmospheric Chemistry and Physics, 21, 5117–5136, https://doi.org/10.5194/acp-21-5117-2021, 2021.</w:t>
      </w:r>
    </w:p>
    <w:p w14:paraId="3966629B" w14:textId="77777777" w:rsidR="009C72B8" w:rsidRPr="009C72B8" w:rsidRDefault="009C72B8" w:rsidP="009C72B8">
      <w:pPr>
        <w:pStyle w:val="Bibliography"/>
      </w:pPr>
      <w:r w:rsidRPr="009C72B8">
        <w:t>Bay Area Air Quality Management District: Air District settles violations at Newby Island Landfill, 2022.</w:t>
      </w:r>
    </w:p>
    <w:p w14:paraId="27E1AE00" w14:textId="77777777" w:rsidR="009C72B8" w:rsidRPr="009C72B8" w:rsidRDefault="009C72B8" w:rsidP="009C72B8">
      <w:pPr>
        <w:pStyle w:val="Bibliography"/>
      </w:pPr>
      <w:r w:rsidRPr="009C72B8">
        <w:t>Bousserez, N. and Henze, D. K.: Optimal and scalable methods to approximate the solutions of large-scale Bayesian problems: theory and application to atmospheric inversion and data assimilation, Quarterly Journal of the Royal Meteorological Society, 144, 365–390, https://doi.org/10.1002/qj.3209, 2018.</w:t>
      </w:r>
    </w:p>
    <w:p w14:paraId="17DCF9BD" w14:textId="77777777" w:rsidR="009C72B8" w:rsidRPr="009C72B8" w:rsidRDefault="009C72B8" w:rsidP="009C72B8">
      <w:pPr>
        <w:pStyle w:val="Bibliography"/>
      </w:pPr>
      <w:r w:rsidRPr="009C72B8">
        <w:t>Brasseur, G. P. and Jacob, D. J.: Inverse Modeling for Atmospheric Chemistry, in: Modeling of Atmospheric Chemistry, Cambridge University Press, Cambridge, 487–537, https://doi.org/10.1017/9781316544754.012, 2017.</w:t>
      </w:r>
    </w:p>
    <w:p w14:paraId="136582EE" w14:textId="77777777" w:rsidR="009C72B8" w:rsidRPr="009C72B8" w:rsidRDefault="009C72B8" w:rsidP="009C72B8">
      <w:pPr>
        <w:pStyle w:val="Bibliography"/>
      </w:pPr>
      <w:r w:rsidRPr="009C72B8">
        <w:t>C40: C40 Advancing towards zero waste declaration: How cities are creating cleaner, healthier communities and circular economies, C40, 2022a.</w:t>
      </w:r>
    </w:p>
    <w:p w14:paraId="385CB1F0" w14:textId="77777777" w:rsidR="009C72B8" w:rsidRPr="009C72B8" w:rsidRDefault="009C72B8" w:rsidP="009C72B8">
      <w:pPr>
        <w:pStyle w:val="Bibliography"/>
      </w:pPr>
      <w:r w:rsidRPr="009C72B8">
        <w:t>C40: Methane: Why cities must act now, C40 Knowledge, July, 2022b.</w:t>
      </w:r>
    </w:p>
    <w:p w14:paraId="572316FB" w14:textId="77777777" w:rsidR="009C72B8" w:rsidRPr="009C72B8" w:rsidRDefault="009C72B8" w:rsidP="009C72B8">
      <w:pPr>
        <w:pStyle w:val="Bibliography"/>
      </w:pPr>
      <w:r w:rsidRPr="009C72B8">
        <w:t>Calisesi, Y., Soebijanta, V. T., and van Oss, R.: Regridding of remote soundings: Formulation and application to ozone profile comparison, Journal of Geophysical Research: Atmospheres, 110, https://doi.org/10.1029/2005JD006122, 2005.</w:t>
      </w:r>
    </w:p>
    <w:p w14:paraId="7835905E" w14:textId="77777777" w:rsidR="009C72B8" w:rsidRPr="009C72B8" w:rsidRDefault="009C72B8" w:rsidP="009C72B8">
      <w:pPr>
        <w:pStyle w:val="Bibliography"/>
      </w:pPr>
      <w:r w:rsidRPr="009C72B8">
        <w:t>Cambaliza, M. O. L., Shepson, P. B., Bogner, J., Caulton, D. R., Stirm, B., Sweeney, C., Montzka, S. A., Gurney, K. R., Spokas, K., Salmon, O. E., Lavoie, T. N., Hendricks, A., Mays, K., Turnbull, J., Miller, B. R., Lauvaux, T., Davis, K., Karion,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39F069A6" w14:textId="77777777" w:rsidR="009C72B8" w:rsidRPr="009C72B8" w:rsidRDefault="009C72B8" w:rsidP="009C72B8">
      <w:pPr>
        <w:pStyle w:val="Bibliography"/>
      </w:pPr>
      <w:r w:rsidRPr="009C72B8">
        <w:t>CARB: Airborne methane emissions measurement survey: Final summary report, California Air Resources Board, 2021.</w:t>
      </w:r>
    </w:p>
    <w:p w14:paraId="5711D6C0" w14:textId="77777777" w:rsidR="009C72B8" w:rsidRPr="009C72B8" w:rsidRDefault="009C72B8" w:rsidP="009C72B8">
      <w:pPr>
        <w:pStyle w:val="Bibliography"/>
      </w:pPr>
      <w:r w:rsidRPr="009C72B8">
        <w:t>CARB: Current California GHG Emission Inventory Data, 2022.</w:t>
      </w:r>
    </w:p>
    <w:p w14:paraId="62686E99" w14:textId="77777777" w:rsidR="009C72B8" w:rsidRPr="009C72B8" w:rsidRDefault="009C72B8" w:rsidP="009C72B8">
      <w:pPr>
        <w:pStyle w:val="Bibliography"/>
      </w:pPr>
      <w:r w:rsidRPr="009C72B8">
        <w:lastRenderedPageBreak/>
        <w:t>Catena, A. M., Zhang, J., Commane, R., Murray, L. T., Schwab, M. J., Leibensperger, E. M., Marto, J., Smith, M. L., and Schwab, J. J.: Hydrogen Sulfide Emission Properties from Two Large Landfills in New York State, Atmosphere, 13, 1251, https://doi.org/10.3390/atmos13081251, 2022.</w:t>
      </w:r>
    </w:p>
    <w:p w14:paraId="5B67BE2B" w14:textId="77777777" w:rsidR="009C72B8" w:rsidRPr="009C72B8" w:rsidRDefault="009C72B8" w:rsidP="009C72B8">
      <w:pPr>
        <w:pStyle w:val="Bibliography"/>
      </w:pPr>
      <w:r w:rsidRPr="009C72B8">
        <w:t>Chen, Y., Sherwin, E. D., Berman, E. S. F., Jones, B. B., Gordon, M. P., Wetherley, E. B., Kort, E. A., and Brandt, A. R.: Quantifying Regional Methane Emissions in the New Mexico Permian Basin with a Comprehensive Aerial Survey, Environ. Sci. Technol., 56, 4317–4323, https://doi.org/10.1021/acs.est.1c06458, 2022a.</w:t>
      </w:r>
    </w:p>
    <w:p w14:paraId="35F7689D" w14:textId="77777777" w:rsidR="009C72B8" w:rsidRPr="009C72B8" w:rsidRDefault="009C72B8" w:rsidP="009C72B8">
      <w:pPr>
        <w:pStyle w:val="Bibliography"/>
      </w:pPr>
      <w:r w:rsidRPr="009C72B8">
        <w:t>Chen, Z., Griffis, T. J., Baker, J. M., Millet, D. B., Wood, J. D., Dlugokencky, E. J., Andrews, A. E., Sweeney, C., Hu, C., and Kolka, R. K.: Source Partitioning of Methane Emissions and its Seasonality in the U.S. Midwest, Journal of Geophysical Research: Biogeosciences, 123, 646–659, https://doi.org/10.1002/2017JG004356, 2018.</w:t>
      </w:r>
    </w:p>
    <w:p w14:paraId="6F752593" w14:textId="77777777" w:rsidR="009C72B8" w:rsidRPr="009C72B8" w:rsidRDefault="009C72B8" w:rsidP="009C72B8">
      <w:pPr>
        <w:pStyle w:val="Bibliography"/>
      </w:pPr>
      <w:r w:rsidRPr="009C72B8">
        <w:t>Chen, Z., Jacob, D. J., Nesser, H., Sulprizio, M. P., Lorente, A., Varon, D. J., Lu, X., Shen, L., Qu, Z., Penn, E., and Yu, X.: Methane emissions from China: a high-resolution inversion of TROPOMI satellite observations, Atmospheric Chemistry and Physics, 22, 10809–10826, https://doi.org/10.5194/acp-22-10809-2022, 2022b.</w:t>
      </w:r>
    </w:p>
    <w:p w14:paraId="7C2F70BC" w14:textId="77777777" w:rsidR="009C72B8" w:rsidRPr="009C72B8" w:rsidRDefault="009C72B8" w:rsidP="009C72B8">
      <w:pPr>
        <w:pStyle w:val="Bibliography"/>
      </w:pPr>
      <w:r w:rsidRPr="009C72B8">
        <w:t>Chevallier, F.: Impact of correlated observation errors on inverted CO2 surface fluxes from OCO measurements, Geophysical Research Letters, 34, https://doi.org/10.1029/2007GL030463, 2007.</w:t>
      </w:r>
    </w:p>
    <w:p w14:paraId="4304D1B6" w14:textId="77777777" w:rsidR="009C72B8" w:rsidRPr="009C72B8" w:rsidRDefault="009C72B8" w:rsidP="009C72B8">
      <w:pPr>
        <w:pStyle w:val="Bibliography"/>
      </w:pPr>
      <w:r w:rsidRPr="009C72B8">
        <w:t>Cui, Y. Y., Brioude, J., McKeen, S. A., Angevine, W. M., Kim, S.-W., Frost, G. J., Ahmadov, R., Peischl, J., Bousserez, N., Liu, Z., Ryerson, T. B., Wofsy, S. C., Santoni, G. W., Kort, E. A., Fischer, M. L., and Trainer, M.: Top-down estimate of methane emissions in California using a mesoscale inverse modeling technique: The South Coast Air Basin, Journal of Geophysical Research: Atmospheres, 120, 6698–6711, https://doi.org/10.1002/2014JD023002, 2015.</w:t>
      </w:r>
    </w:p>
    <w:p w14:paraId="2AEDFEDF" w14:textId="77777777" w:rsidR="009C72B8" w:rsidRPr="009C72B8" w:rsidRDefault="009C72B8" w:rsidP="009C72B8">
      <w:pPr>
        <w:pStyle w:val="Bibliography"/>
      </w:pPr>
      <w:r w:rsidRPr="009C72B8">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07577CFE" w14:textId="77777777" w:rsidR="009C72B8" w:rsidRPr="009C72B8" w:rsidRDefault="009C72B8" w:rsidP="009C72B8">
      <w:pPr>
        <w:pStyle w:val="Bibliography"/>
      </w:pPr>
      <w:r w:rsidRPr="009C72B8">
        <w:t>Dask Development Team: Dask: Library for dynamic task scheduling, 2016.</w:t>
      </w:r>
    </w:p>
    <w:p w14:paraId="4262D6CB" w14:textId="77777777" w:rsidR="009C72B8" w:rsidRPr="009C72B8" w:rsidRDefault="009C72B8" w:rsidP="009C72B8">
      <w:pPr>
        <w:pStyle w:val="Bibliography"/>
      </w:pPr>
      <w:r w:rsidRPr="009C72B8">
        <w:t>Deng, Z., Ciais, P., Tzompa-Sosa, Z. A., Saunois, M., Qiu, C., Tan, C., Sun, T., Ke, P., Cui, Y., Tanaka, K., Lin, X., Thompson, R. L., Tian, H., Yao, Y., Huang, Y., Lauerwald, R., Jain, A. K., Xu, X., Bastos, A., Sitch, S., Palmer, P. I., Lauvaux, T., d’Aspremont, A., Giron, C., Benoit, A., Poulter, B., Chang, J., Petrescu, A. M. R., Davis, S. J., Liu, Z., Grassi, G., Albergel, C., Tubiello, F. N., Perugini, L., Peters, W., and Chevallier, F.: Comparing national greenhouse gas budgets reported in UNFCCC inventories against atmospheric inversions, Earth System Science Data, 14, 1639–1675, https://doi.org/10.5194/essd-14-1639-2022, 2022.</w:t>
      </w:r>
    </w:p>
    <w:p w14:paraId="64D6FE43" w14:textId="77777777" w:rsidR="009C72B8" w:rsidRPr="009C72B8" w:rsidRDefault="009C72B8" w:rsidP="009C72B8">
      <w:pPr>
        <w:pStyle w:val="Bibliography"/>
      </w:pPr>
      <w:r w:rsidRPr="009C72B8">
        <w:t>Dismukes, D. E.: Louisiana 2021 Greenhouse Gas Inventory, Louisiana Governor’s Office of Coastal Activities, 2021.</w:t>
      </w:r>
    </w:p>
    <w:p w14:paraId="26E54C59" w14:textId="77777777" w:rsidR="009C72B8" w:rsidRPr="009C72B8" w:rsidRDefault="009C72B8" w:rsidP="009C72B8">
      <w:pPr>
        <w:pStyle w:val="Bibliography"/>
      </w:pPr>
      <w:r w:rsidRPr="009C72B8">
        <w:lastRenderedPageBreak/>
        <w:t>Duren, R. M., Thorpe, A. K., Foster, K. T., Rafiq, T., Hopkins, F. M., Yadav, V., Bue, B. D., Thompson, D. R., Conley, S., Colombi, N. K., Frankenberg, C., McCubbin, I. B., Eastwood, M. L., Falk, M., Herner, J. D., Croes, B. E., Green, R. O., and Miller, C. E.: California’s methane super-emitters, Nature, https://doi.org/10.1038/s41586-019-1720-3, 2019.</w:t>
      </w:r>
    </w:p>
    <w:p w14:paraId="45AEBD69" w14:textId="77777777" w:rsidR="009C72B8" w:rsidRPr="009C72B8" w:rsidRDefault="009C72B8" w:rsidP="009C72B8">
      <w:pPr>
        <w:pStyle w:val="Bibliography"/>
      </w:pPr>
      <w:r w:rsidRPr="009C72B8">
        <w:t>EIA: Annual Coal Report 2020, U.S. Energy Information Administration, 2021.</w:t>
      </w:r>
    </w:p>
    <w:p w14:paraId="5BA53F22" w14:textId="77777777" w:rsidR="009C72B8" w:rsidRPr="009C72B8" w:rsidRDefault="009C72B8" w:rsidP="009C72B8">
      <w:pPr>
        <w:pStyle w:val="Bibliography"/>
      </w:pPr>
      <w:r w:rsidRPr="009C72B8">
        <w:t>EPA: Inventory of U.S. Greenhouse Gas Emissions and Sinks: 1990-2020., U.S. Environmental Protection Agency, 2022a.</w:t>
      </w:r>
    </w:p>
    <w:p w14:paraId="6D73DAF5" w14:textId="77777777" w:rsidR="009C72B8" w:rsidRPr="009C72B8" w:rsidRDefault="009C72B8" w:rsidP="009C72B8">
      <w:pPr>
        <w:pStyle w:val="Bibliography"/>
      </w:pPr>
      <w:r w:rsidRPr="009C72B8">
        <w:t>EPA: Methodology Report for Inventory of U.S. Greenhouse Gas Emissions and Sinks by State: 1990–2020, Environmental Protection Agency, 2022b.</w:t>
      </w:r>
    </w:p>
    <w:p w14:paraId="10A3E085" w14:textId="77777777" w:rsidR="009C72B8" w:rsidRPr="009C72B8" w:rsidRDefault="009C72B8" w:rsidP="009C72B8">
      <w:pPr>
        <w:pStyle w:val="Bibliography"/>
      </w:pPr>
      <w:r w:rsidRPr="009C72B8">
        <w:t>EPA: https://www.epa.gov/ghgemissions/learn-more-about-official-state-greenhouse-gas-inventories, last access: 1 January 2023.</w:t>
      </w:r>
    </w:p>
    <w:p w14:paraId="79E8F700" w14:textId="77777777" w:rsidR="009C72B8" w:rsidRPr="009C72B8" w:rsidRDefault="009C72B8" w:rsidP="009C72B8">
      <w:pPr>
        <w:pStyle w:val="Bibliography"/>
      </w:pPr>
      <w:r w:rsidRPr="009C72B8">
        <w:t>EPA GHGRP: Facility Level Information on GreenHouse Gases Tool (FLIGHT), U.S. Environmental Protection Agency Greenhouse Gas Reporting Program, 2019.</w:t>
      </w:r>
    </w:p>
    <w:p w14:paraId="7958AD0A" w14:textId="77777777" w:rsidR="009C72B8" w:rsidRPr="009C72B8" w:rsidRDefault="009C72B8" w:rsidP="009C72B8">
      <w:pPr>
        <w:pStyle w:val="Bibliography"/>
      </w:pPr>
      <w:r w:rsidRPr="009C72B8">
        <w:t>EPA LMOP: Landfill Methane Outreach Program (LMOP) Historical Database, U.S. Environmental Protection Agency Landfill Methane Outreach Program, 2019.</w:t>
      </w:r>
    </w:p>
    <w:p w14:paraId="59F34427" w14:textId="77777777" w:rsidR="009C72B8" w:rsidRPr="009C72B8" w:rsidRDefault="009C72B8" w:rsidP="009C72B8">
      <w:pPr>
        <w:pStyle w:val="Bibliography"/>
      </w:pPr>
      <w:r w:rsidRPr="009C72B8">
        <w:t>Floerchinger, C., Shepson, P. B., Hajny, K., Daube, B. C., Stirm, B. H., Sweeney, C., and Wofsy, S. C.: Relative flux measurements of biogenic and natural gas-derived methane for seven U.S. cities, Elementa: Science of the Anthropocene, 9, 000119, https://doi.org/10.1525/elementa.2021.000119, 2021.</w:t>
      </w:r>
    </w:p>
    <w:p w14:paraId="648A7F2E" w14:textId="77777777" w:rsidR="009C72B8" w:rsidRPr="009C72B8" w:rsidRDefault="009C72B8" w:rsidP="009C72B8">
      <w:pPr>
        <w:pStyle w:val="Bibliography"/>
      </w:pPr>
      <w:r w:rsidRPr="009C72B8">
        <w:t>de Gouw, J. A., Veefkind, J. P., Roosenbrand, E., Dix, B., Lin, J. C., Landgraf, J., and Levelt, P. F.: Daily Satellite Observations of Methane from Oil and Gas Production Regions in the United States, Sci Rep, 10, 1379, https://doi.org/10.1038/s41598-020-57678-4, 2020.</w:t>
      </w:r>
    </w:p>
    <w:p w14:paraId="303E00F2" w14:textId="77777777" w:rsidR="009C72B8" w:rsidRPr="009C72B8" w:rsidRDefault="009C72B8" w:rsidP="009C72B8">
      <w:pPr>
        <w:pStyle w:val="Bibliography"/>
      </w:pPr>
      <w:r w:rsidRPr="009C72B8">
        <w:t>Gurney, K. R., Romero-Lankao, P., Seto, K. C., Hutyra, L. R., Duren, R., Kennedy, C., Grimm, N. B., Ehleringer, J. R., Marcotullio, P., Hughes, S., Pincetl, S., Chester, M. V., Runfola, D. M., Feddema, J. J., and Sperling, J.: Climate change: Track urban emissions on a human scale, Nature, 525, 179–181, https://doi.org/10.1038/525179a, 2015.</w:t>
      </w:r>
    </w:p>
    <w:p w14:paraId="55B719B5" w14:textId="77777777" w:rsidR="009C72B8" w:rsidRPr="009C72B8" w:rsidRDefault="009C72B8" w:rsidP="009C72B8">
      <w:pPr>
        <w:pStyle w:val="Bibliography"/>
      </w:pPr>
      <w:r w:rsidRPr="009C72B8">
        <w:t>Hasekamp, O., Lorente, A., Hu, H., Butz, A., Aan de Brugh, J., and Landgraf, J.: Algorithm Theoretical Baseline Document for Sentinel-5 Precursor Methane Retrieval, 1, 1–67, 2019.</w:t>
      </w:r>
    </w:p>
    <w:p w14:paraId="6C620DC4" w14:textId="77777777" w:rsidR="009C72B8" w:rsidRPr="009C72B8" w:rsidRDefault="009C72B8" w:rsidP="009C72B8">
      <w:pPr>
        <w:pStyle w:val="Bibliography"/>
      </w:pPr>
      <w:r w:rsidRPr="009C72B8">
        <w:t>Heald, C. L., Jacob, D. J., Jones, D. B. A., Palmer, P. I., Logan, J. A., Streets, D. G., Sachse, G. W., Gille, J. C., Hoffman, R. N., and Nehrkorn, T.: Comparative inverse analysis of satellite (MOPITT) and aircraft (TRACE-P) observations to estimate Asian sources of carbon monoxide, Journal of Geophysical Research D: Atmospheres, 109, 1–17, https://doi.org/10.1029/2004JD005185, 2004.</w:t>
      </w:r>
    </w:p>
    <w:p w14:paraId="08B71051" w14:textId="77777777" w:rsidR="009C72B8" w:rsidRPr="009C72B8" w:rsidRDefault="009C72B8" w:rsidP="009C72B8">
      <w:pPr>
        <w:pStyle w:val="Bibliography"/>
      </w:pPr>
      <w:r w:rsidRPr="009C72B8">
        <w:t xml:space="preserve">Hopkins, F. M., Ehleringer, J. R., Bush, S. E., Duren, R. M., Miller, C. E., Lai, C.-T., Hsu, Y.-K., Carranza, V., and Randerson, J. T.: Mitigation of methane emissions in cities: How new </w:t>
      </w:r>
      <w:r w:rsidRPr="009C72B8">
        <w:lastRenderedPageBreak/>
        <w:t>measurements and partnerships can contribute to emissions reduction strategies, Earth’s Future, 4, 408–425, https://doi.org/10.1002/2016EF000381, 2016.</w:t>
      </w:r>
    </w:p>
    <w:p w14:paraId="71F9AD7E" w14:textId="77777777" w:rsidR="009C72B8" w:rsidRPr="009C72B8" w:rsidRDefault="009C72B8" w:rsidP="009C72B8">
      <w:pPr>
        <w:pStyle w:val="Bibliography"/>
      </w:pPr>
      <w:r w:rsidRPr="009C72B8">
        <w:t>Houweling, S., Krol, M., Bergamaschi, P., Frankenberg, C., Dlugokencky, E. J., Morino, I., Notholt, J., Sherlock, V., Wunch, D., Beck, V., Gerbig, C., Chen, H., Kort, E. A., Röckmann, T., and Aben, I.: A multi-year methane inversion using SCIAMACHY, accounting for systematic errors using TCCON measurements, Atmospheric Chemistry and Physics, 14, 3991–4012, https://doi.org/10.5194/acp-14-3991-2014, 2014.</w:t>
      </w:r>
    </w:p>
    <w:p w14:paraId="1281B236" w14:textId="77777777" w:rsidR="009C72B8" w:rsidRPr="009C72B8" w:rsidRDefault="009C72B8" w:rsidP="009C72B8">
      <w:pPr>
        <w:pStyle w:val="Bibliography"/>
      </w:pPr>
      <w:r w:rsidRPr="009C72B8">
        <w:t>Hu, H., Landgraf, J., Detmers, R., Borsdorff, T., Aan de Brugh, J., Aben, I., Butz, A., and Hasekamp, O.: Toward Global Mapping of Methane With TROPOMI: First Results and Intersatellite Comparison to GOSAT, Geophysical Research Letters, 45, 3682–3689, https://doi.org/10.1002/2018gl077259, 2018.</w:t>
      </w:r>
    </w:p>
    <w:p w14:paraId="149E89C7" w14:textId="77777777" w:rsidR="009C72B8" w:rsidRPr="009C72B8" w:rsidRDefault="009C72B8" w:rsidP="009C72B8">
      <w:pPr>
        <w:pStyle w:val="Bibliography"/>
      </w:pPr>
      <w:r w:rsidRPr="009C72B8">
        <w:t>Iowa DNR: 2019 Iowa Statewide Greenhouse Gas Emissions Inventory Report, Iowa Department of Natural Resources, 2020.</w:t>
      </w:r>
    </w:p>
    <w:p w14:paraId="211847B3" w14:textId="77777777" w:rsidR="009C72B8" w:rsidRPr="009C72B8" w:rsidRDefault="009C72B8" w:rsidP="009C72B8">
      <w:pPr>
        <w:pStyle w:val="Bibliography"/>
      </w:pPr>
      <w:r w:rsidRPr="009C72B8">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3B835E8B" w14:textId="77777777" w:rsidR="009C72B8" w:rsidRPr="009C72B8" w:rsidRDefault="009C72B8" w:rsidP="009C72B8">
      <w:pPr>
        <w:pStyle w:val="Bibliography"/>
      </w:pPr>
      <w:r w:rsidRPr="009C72B8">
        <w:t>Jacob, D. J., Varon, D. J., Cusworth, D. H., Dennison, P. E., Frankenberg, C., Gautam, R., Guanter,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39CEBD08" w14:textId="77777777" w:rsidR="009C72B8" w:rsidRPr="009C72B8" w:rsidRDefault="009C72B8" w:rsidP="009C72B8">
      <w:pPr>
        <w:pStyle w:val="Bibliography"/>
      </w:pPr>
      <w:r w:rsidRPr="009C72B8">
        <w:t>Janssens-Maenhout, G., Crippa, M., Guizzardi, D., Muntean, M., Schaaf, E., Dentener, F., Bergamaschi, P., Pagliari, V., Olivier, J. G. J., Peters, J. A. H. W., van Aardenne, J. A., Monni, S., Doering, U., Petrescu, A. M. R., Solazzo, E., and Oreggioni, G. D.: EDGAR v4.3.2 Global Atlas of the three major greenhouse gas emissions for the period 1970–2012, Earth System Science Data, 11, 959–1002, https://doi.org/10.5194/essd-11-959-2019, 2019.</w:t>
      </w:r>
    </w:p>
    <w:p w14:paraId="4B36C122" w14:textId="77777777" w:rsidR="009C72B8" w:rsidRPr="009C72B8" w:rsidRDefault="009C72B8" w:rsidP="009C72B8">
      <w:pPr>
        <w:pStyle w:val="Bibliography"/>
      </w:pPr>
      <w:r w:rsidRPr="009C72B8">
        <w:t>Jeong, S., Newman, S., Zhang, J., Andrews, A. E., Bianco, L., Bagley, J., Cui, X., Graven, H., Kim, J., Salameh, P., LaFranchi, B. W., Priest, C., Campos-Pineda, M., Novakovskaia, E., Sloop, C. D., Michelsen, H. A., Bambha, R. P., Weiss, R. F., Keeling, R., and Fischer, M. L.: Estimating methane emissions in California’s urban and rural regions using multitower observations, Journal of Geophysical Research: Atmospheres, 121, 13,031-13,049, https://doi.org/10.1002/2016JD025404, 2016.</w:t>
      </w:r>
    </w:p>
    <w:p w14:paraId="0E9C1E68" w14:textId="77777777" w:rsidR="009C72B8" w:rsidRPr="009C72B8" w:rsidRDefault="009C72B8" w:rsidP="009C72B8">
      <w:pPr>
        <w:pStyle w:val="Bibliography"/>
      </w:pPr>
      <w:r w:rsidRPr="009C72B8">
        <w:t>Karion, A., Sweeney, C., Kort, E. A., Shepson, P. B., Brewer, A., Cambaliza, M., Conley, S. A., Davis, K., Deng, A., Hardesty, M., Herndon, S. C., Lauvaux, T., Lavoie, T., Lyon, D., Newberger, T., Pétron, G., Rella, C., Smith, M., Wolter, S., Yacovitch, T. I., and Tans, P.: Aircraft-Based Estimate of Total Methane Emissions from the Barnett Shale Region, Environ. Sci. Technol., 49, 8124–8131, https://doi.org/10.1021/acs.est.5b00217, 2015.</w:t>
      </w:r>
    </w:p>
    <w:p w14:paraId="16472239" w14:textId="77777777" w:rsidR="009C72B8" w:rsidRPr="009C72B8" w:rsidRDefault="009C72B8" w:rsidP="009C72B8">
      <w:pPr>
        <w:pStyle w:val="Bibliography"/>
      </w:pPr>
      <w:r w:rsidRPr="009C72B8">
        <w:lastRenderedPageBreak/>
        <w:t>Kuwayama, T., Charrier-Klobas, J. G., Chen, Y., Vizenor, N. M., Blake, D. R., Pongetti, T., Conley, S. A., Sander, S. P., Croes, B., and Herner, J. D.: Source Apportionment of Ambient Methane Enhancements in Los Angeles, California, To Evaluate Emission Inventory Estimates, Environ Sci Technol, 53, 2961–2970, https://doi.org/10.1021/acs.est.8b02307, 2019.</w:t>
      </w:r>
    </w:p>
    <w:p w14:paraId="41F89F27" w14:textId="77777777" w:rsidR="009C72B8" w:rsidRPr="009C72B8" w:rsidRDefault="009C72B8" w:rsidP="009C72B8">
      <w:pPr>
        <w:pStyle w:val="Bibliography"/>
      </w:pPr>
      <w:r w:rsidRPr="009C72B8">
        <w:t>Liu, M., van der A, R., van Weele, M., Eskes, H., Lu, X., Veefkind, P., de Laat, J., Kong, H., Wang, J., Sun, J., Ding, J., Zhao, Y., and Weng, H.: A New Divergence Method to Quantify Methane Emissions Using Observations of Sentinel-5P TROPOMI, Geophysical Research Letters, 48, e2021GL094151, https://doi.org/10.1029/2021GL094151, 2021.</w:t>
      </w:r>
    </w:p>
    <w:p w14:paraId="79FE68B7" w14:textId="77777777" w:rsidR="009C72B8" w:rsidRPr="009C72B8" w:rsidRDefault="009C72B8" w:rsidP="009C72B8">
      <w:pPr>
        <w:pStyle w:val="Bibliography"/>
      </w:pPr>
      <w:r w:rsidRPr="009C72B8">
        <w:t>Lorente, A., Borsdorff, T., Butz, A., Hasekamp, O., aan de Brugh, J., Schneider, A., Wu, L., Hase, F., Kivi, R., Wunch, D., Pollard, D. F., Shiomi, K., Deutscher, N. M., Velazco, V. A., Roehl, C. M., Wennberg, P. O., Warneke, T., and Landgraf, J.: Methane retrieved from TROPOMI: improvement of the data product and validation of the first 2 years of measurements, Atmospheric Measurement Techniques, 14, 665–684, https://doi.org/10.5194/amt-14-665-2021, 2021.</w:t>
      </w:r>
    </w:p>
    <w:p w14:paraId="3004349C" w14:textId="77777777" w:rsidR="009C72B8" w:rsidRPr="009C72B8" w:rsidRDefault="009C72B8" w:rsidP="009C72B8">
      <w:pPr>
        <w:pStyle w:val="Bibliography"/>
      </w:pPr>
      <w:r w:rsidRPr="009C72B8">
        <w:t>Lu, X., Jacob, D. J., Zhang, Y., Maasakkers, J. D., Sulprizio, M. P., Shen, L., Qu, Z., Scarpelli, T. R., Nesser, H., Yantosca, R. M., Sheng, J., Andrews, A., Parker, R. J., Boesch, H., Anthony Bloom, A., and Ma, S.: Global methane budget and trend, 2010-2017: Complementarity of inverse analyses using in situ (globalviewplus ch4 obspack) and satellite (gosat) observations, Atmospheric Chemistry and Physics, 21, https://doi.org/10.5194/acp-21-4637-2021, 2021.</w:t>
      </w:r>
    </w:p>
    <w:p w14:paraId="2C630F87" w14:textId="77777777" w:rsidR="009C72B8" w:rsidRPr="009C72B8" w:rsidRDefault="009C72B8" w:rsidP="009C72B8">
      <w:pPr>
        <w:pStyle w:val="Bibliography"/>
      </w:pPr>
      <w:r w:rsidRPr="009C72B8">
        <w:t>Lu, X., Jacob, D. J., Wang, H., Maasakkers, J. D., Zhang, Y., Scarpelli, T. R., Shen, L., Qu, Z., Sulprizio, M. P., Nesser, H., Bloom, A. A., Ma, S., Worden, J. R., Fan, S., Parker, R. J., Boesch, H., Gautam, R., Gordon, D., Moran, M. D., Reuland, F., Villasana, C. A. O., and Andrews, A.: Methane emissions in the United States, Canada, and Mexico: evaluation of national methane emission inventories and 2010–2017 sectoral trends by inverse analysis of in situ (GLOBALVIEWplus CH&amp;lt;sub&amp;gt;4&amp;lt;/sub&amp;gt; ObsPack) and satellite (GOSAT) atmospheric observations, Atmos. Chem. Phys., 22, 395–418, https://doi.org/10.5194/acp-22-395-2022, 2022.</w:t>
      </w:r>
    </w:p>
    <w:p w14:paraId="6F577320" w14:textId="77777777" w:rsidR="009C72B8" w:rsidRPr="009C72B8" w:rsidRDefault="009C72B8" w:rsidP="009C72B8">
      <w:pPr>
        <w:pStyle w:val="Bibliography"/>
      </w:pPr>
      <w:r w:rsidRPr="009C72B8">
        <w:t>Lucchesi, R.: File Specification for GEOS-5 FP., GMAO Office Note No. 4 (Version 1.1), 61, 2017.</w:t>
      </w:r>
    </w:p>
    <w:p w14:paraId="08E87E9A" w14:textId="77777777" w:rsidR="009C72B8" w:rsidRPr="009C72B8" w:rsidRDefault="009C72B8" w:rsidP="009C72B8">
      <w:pPr>
        <w:pStyle w:val="Bibliography"/>
      </w:pPr>
      <w:r w:rsidRPr="009C72B8">
        <w:t>Ma, S., Worden, J. R., Bloom, A. A., Zhang, Y., Poulter, B., Cusworth, D. H., Yin, Y., Pandey, S., Maasakkers, J. D., Lu, X., Shen, L., Sheng, J., Frankenberg, C., Miller, C. E., and Jacob, D. J.: Satellite Constraints on the Latitudinal Distribution and Temperature Sensitivity of Wetland Methane Emissions, AGU Advances, 2, https://doi.org/10.1029/2021AV000408, 2021.</w:t>
      </w:r>
    </w:p>
    <w:p w14:paraId="5A4D83AE" w14:textId="77777777" w:rsidR="009C72B8" w:rsidRPr="009C72B8" w:rsidRDefault="009C72B8" w:rsidP="009C72B8">
      <w:pPr>
        <w:pStyle w:val="Bibliography"/>
      </w:pPr>
      <w:r w:rsidRPr="009C72B8">
        <w:t>Maasakkers, J. D., Jacob, D. J., Sulprizio, M. P., Turner, A. J., Weitz, M., Wirth, T., Hight, C., DeFigueiredo, M., Desai, M., Schmeltz, R., Hockstad, L., Bloom, A. A., Bowman, K. W., Jeong, S., and Fischer, M. L.: Gridded National Inventory of U.S. Methane Emissions, Environmental Science and Technology, 50, 13123–13133, https://doi.org/10.1021/acs.est.6b02878, 2016.</w:t>
      </w:r>
    </w:p>
    <w:p w14:paraId="6AC18AB7" w14:textId="77777777" w:rsidR="009C72B8" w:rsidRPr="009C72B8" w:rsidRDefault="009C72B8" w:rsidP="009C72B8">
      <w:pPr>
        <w:pStyle w:val="Bibliography"/>
      </w:pPr>
      <w:r w:rsidRPr="009C72B8">
        <w:t xml:space="preserve">Maasakkers, J. D., Jacob, D. J., Sulprizio, M. P., Scarpelli, T. R., Nesser, H., Sheng, J. X., Zhang, Y., Hersher, M., Anthony Bloom, A., Bowman, K. W., Worden, J. R., Janssens-Maenhout, G., and Parker, R. J.: Global distribution of methane emissions, emission trends, and </w:t>
      </w:r>
      <w:r w:rsidRPr="009C72B8">
        <w:lastRenderedPageBreak/>
        <w:t>OH concentrations and trends inferred from an inversion of GOSAT satellite data for 2010-2015, Atmospheric Chemistry and Physics, 19, 7859–7881, https://doi.org/10.5194/acp-19-7859-2019, 2019.</w:t>
      </w:r>
    </w:p>
    <w:p w14:paraId="1DF38CE3" w14:textId="77777777" w:rsidR="009C72B8" w:rsidRPr="009C72B8" w:rsidRDefault="009C72B8" w:rsidP="009C72B8">
      <w:pPr>
        <w:pStyle w:val="Bibliography"/>
      </w:pPr>
      <w:r w:rsidRPr="009C72B8">
        <w:t>Maasakkers, J. D., Jacob, D. J., Sulprizio, M. P., Scarpelli,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2370A45A" w14:textId="77777777" w:rsidR="009C72B8" w:rsidRPr="009C72B8" w:rsidRDefault="009C72B8" w:rsidP="009C72B8">
      <w:pPr>
        <w:pStyle w:val="Bibliography"/>
      </w:pPr>
      <w:r w:rsidRPr="009C72B8">
        <w:t>Miller, S. M., Wofsy, S. C., Michalak, A. M., Kort, E. A., Andrews, A. E., Biraud, S. C., Dlugokencky, E. J., Eluskiewicz, J., Fischer, M. L., Janssens-Maenhout, G., Miller, B. R., Miller, J. B., Montzka, S. A., Nehrkorn, T., and Sweeney, C.: Anthropogenic emissions of methane in the United States, Proceedings of the National Academy of Sciences, 110, 20018–20022, https://doi.org/10.1073/pnas.1314392110, 2013.</w:t>
      </w:r>
    </w:p>
    <w:p w14:paraId="335DD9E7" w14:textId="77777777" w:rsidR="009C72B8" w:rsidRPr="009C72B8" w:rsidRDefault="009C72B8" w:rsidP="009C72B8">
      <w:pPr>
        <w:pStyle w:val="Bibliography"/>
      </w:pPr>
      <w:r w:rsidRPr="009C72B8">
        <w:t>Moore, D. P., Li, N. P., Wendt, L. P., Castañeda, S. R., Falinski, M. M., Zhu, J.-J., Song, C., Ren, Z. J., and Zondlo, M. A.: Underestimation of Sector-Wide Methane Emissions from United States Wastewater Treatment, Environ. Sci. Technol., 57, 4082–4090, https://doi.org/10.1021/acs.est.2c05373, 2023.</w:t>
      </w:r>
    </w:p>
    <w:p w14:paraId="327D3827" w14:textId="77777777" w:rsidR="009C72B8" w:rsidRPr="009C72B8" w:rsidRDefault="009C72B8" w:rsidP="009C72B8">
      <w:pPr>
        <w:pStyle w:val="Bibliography"/>
      </w:pPr>
      <w:r w:rsidRPr="009C72B8">
        <w:t>NAS: Improving Characterization of Anthropogenic Methane Emissions in the United States, The National Academies Press, Washington, D.C., 2018.</w:t>
      </w:r>
    </w:p>
    <w:p w14:paraId="08E003B7" w14:textId="77777777" w:rsidR="009C72B8" w:rsidRPr="009C72B8" w:rsidRDefault="009C72B8" w:rsidP="009C72B8">
      <w:pPr>
        <w:pStyle w:val="Bibliography"/>
      </w:pPr>
      <w:r w:rsidRPr="009C72B8">
        <w:t>Nesser, H., Jacob, D. J., Maasakkers, J. D., Scarpelli, T. R., Sulprizio, M. P., Zhang, Y., and Rycroft, C. H.: Reduced-cost construction of Jacobian matrices for high-resolution inversions of satellite observations of atmospheric composition, Atmospheric Measurement Techniques, 14, https://doi.org/10.5194/amt-14-5521-2021, 2021.</w:t>
      </w:r>
    </w:p>
    <w:p w14:paraId="14FB4B44" w14:textId="77777777" w:rsidR="009C72B8" w:rsidRPr="009C72B8" w:rsidRDefault="009C72B8" w:rsidP="009C72B8">
      <w:pPr>
        <w:pStyle w:val="Bibliography"/>
      </w:pPr>
      <w:r w:rsidRPr="009C72B8">
        <w:t>Pennsylvania DEP: 2022 Pennsylvania Greenhouse Gas Inventory Report, Pennsylvania Department of Environmental Protection, 2022.</w:t>
      </w:r>
    </w:p>
    <w:p w14:paraId="078323A2" w14:textId="77777777" w:rsidR="009C72B8" w:rsidRPr="009C72B8" w:rsidRDefault="009C72B8" w:rsidP="009C72B8">
      <w:pPr>
        <w:pStyle w:val="Bibliography"/>
      </w:pPr>
      <w:r w:rsidRPr="009C72B8">
        <w:t>Pitt, J. R., Lopez-Coto, I., Hajny, K. D., Tomlin, J., Kaeser, R., Jayarathne, T., Stirm, B. H., Floerchinger, C. R., Loughner, C. P., Gately, C. K., Hutyra, L. R., Gurney, K. R., Roest, G. S., Liang, J., Gourdji, S., Karion, A., Whetstone, J. R., and Shepson, P. B.: New York City greenhouse gas emissions estimated with inverse modeling of aircraft measurements, Elementa: Science of the Anthropocene, 10, 00082, https://doi.org/10.1525/elementa.2021.00082, 2022.</w:t>
      </w:r>
    </w:p>
    <w:p w14:paraId="4CFAAC9B" w14:textId="77777777" w:rsidR="009C72B8" w:rsidRPr="009C72B8" w:rsidRDefault="009C72B8" w:rsidP="009C72B8">
      <w:pPr>
        <w:pStyle w:val="Bibliography"/>
      </w:pPr>
      <w:r w:rsidRPr="009C72B8">
        <w:t>Plant, G., Kort, E. A., Floerchinger, C., Gvakharia, A., Vimont, I., and Sweeney, C.: Large Fugitive Methane Emissions From Urban Centers Along the U.S. East Coast, Geophysical Research Letters, 46, 8500–8507, https://doi.org/10.1029/2019GL082635, 2019.</w:t>
      </w:r>
    </w:p>
    <w:p w14:paraId="47BC9D56" w14:textId="77777777" w:rsidR="009C72B8" w:rsidRPr="009C72B8" w:rsidRDefault="009C72B8" w:rsidP="009C72B8">
      <w:pPr>
        <w:pStyle w:val="Bibliography"/>
      </w:pPr>
      <w:r w:rsidRPr="009C72B8">
        <w:t>Plant, G., Kort, E. A., Murray, L. T., Maasakkers, J. D., and Aben, I.: Evaluating urban methane emissions from space using TROPOMI methane and carbon monoxide observations, Remote Sensing of Environment, 268, 112756, https://doi.org/10.1016/j.rse.2021.112756, 2022.</w:t>
      </w:r>
    </w:p>
    <w:p w14:paraId="29ECBCB8" w14:textId="77777777" w:rsidR="009C72B8" w:rsidRPr="009C72B8" w:rsidRDefault="009C72B8" w:rsidP="009C72B8">
      <w:pPr>
        <w:pStyle w:val="Bibliography"/>
      </w:pPr>
      <w:r w:rsidRPr="009C72B8">
        <w:t xml:space="preserve">Qu, Z., Jacob, D. J., Shen, L., Lu, X., Zhang, Y., Scarpelli, T. R., Nesser, H., Sulprizio, M. P., Maasakkers, J. D., Bloom, A. A., Worden, J. R., Parker, R. J., and Delgado, A. L.: Global </w:t>
      </w:r>
      <w:r w:rsidRPr="009C72B8">
        <w:lastRenderedPageBreak/>
        <w:t>distribution of methane emissions: a comparative inverse analysis of observations from the TROPOMI and GOSAT satellite instruments, Atmospheric Chemistry and Physics, 21, 14159–14175, https://doi.org/10.5194/acp-21-14159-2021, 2021.</w:t>
      </w:r>
    </w:p>
    <w:p w14:paraId="7A109577" w14:textId="77777777" w:rsidR="009C72B8" w:rsidRPr="009C72B8" w:rsidRDefault="009C72B8" w:rsidP="009C72B8">
      <w:pPr>
        <w:pStyle w:val="Bibliography"/>
      </w:pPr>
      <w:r w:rsidRPr="009C72B8">
        <w:t>Rodgers, C. D.: Inverse Methods for Atmospheric Sounding: Theory and Practice, 2000.</w:t>
      </w:r>
    </w:p>
    <w:p w14:paraId="6942E007" w14:textId="77777777" w:rsidR="009C72B8" w:rsidRPr="009C72B8" w:rsidRDefault="009C72B8" w:rsidP="009C72B8">
      <w:pPr>
        <w:pStyle w:val="Bibliography"/>
      </w:pPr>
      <w:r w:rsidRPr="009C72B8">
        <w:t>Russell, J.: South Side Landfill planning $25 million methane-conversion project, Indianapolis Business Journal, 19th March, 2019.</w:t>
      </w:r>
    </w:p>
    <w:p w14:paraId="459958AA" w14:textId="77777777" w:rsidR="009C72B8" w:rsidRPr="009C72B8" w:rsidRDefault="009C72B8" w:rsidP="009C72B8">
      <w:pPr>
        <w:pStyle w:val="Bibliography"/>
      </w:pPr>
      <w:r w:rsidRPr="009C72B8">
        <w:t>San Diego Air Pollution Control District: San Diego Air Pollution Control District Inspector’s Narrative, 2019.</w:t>
      </w:r>
    </w:p>
    <w:p w14:paraId="26EB4FB8" w14:textId="77777777" w:rsidR="009C72B8" w:rsidRPr="009C72B8" w:rsidRDefault="009C72B8" w:rsidP="009C72B8">
      <w:pPr>
        <w:pStyle w:val="Bibliography"/>
      </w:pPr>
      <w:r w:rsidRPr="009C72B8">
        <w:t>Sargent, M. R., Floerchinger, C., McKain, K., Budney, J., Gottlieb, E. W., Hutyra, L. R., Rudek, J., and Wofsy, S. C.: Majority of US urban natural gas emissions unaccounted for in inventories, Proceedings of the National Academy of Sciences, 118, e2105804118, https://doi.org/10.1073/pnas.2105804118, 2021.</w:t>
      </w:r>
    </w:p>
    <w:p w14:paraId="2C5E1724" w14:textId="77777777" w:rsidR="009C72B8" w:rsidRPr="009C72B8" w:rsidRDefault="009C72B8" w:rsidP="009C72B8">
      <w:pPr>
        <w:pStyle w:val="Bibliography"/>
      </w:pPr>
      <w:r w:rsidRPr="009C72B8">
        <w:t>Scarpelli, T. R., Jacob, D. J., Villasana,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30AA9CFE" w14:textId="77777777" w:rsidR="009C72B8" w:rsidRPr="009C72B8" w:rsidRDefault="009C72B8" w:rsidP="009C72B8">
      <w:pPr>
        <w:pStyle w:val="Bibliography"/>
      </w:pPr>
      <w:r w:rsidRPr="009C72B8">
        <w:t>Scarpelli, T. R., Jacob, D. J., Moran, M., Reuland, F., and Gordon, D.: A gridded inventory of Canada’s anthropogenic methane emissions, Environ. Res. Lett., 17, 014007, https://doi.org/10.1088/1748-9326/ac40b1, 2021.</w:t>
      </w:r>
    </w:p>
    <w:p w14:paraId="1C5578BE" w14:textId="77777777" w:rsidR="009C72B8" w:rsidRPr="009C72B8" w:rsidRDefault="009C72B8" w:rsidP="009C72B8">
      <w:pPr>
        <w:pStyle w:val="Bibliography"/>
      </w:pPr>
      <w:r w:rsidRPr="009C72B8">
        <w:t>Schneising, O., Buchwitz, M., Reuter, M., Vanselow, S., Bovensmann, H., and Burrows, J. P.: Remote sensing of methane leakage from natural gas and petroleum systems revisited, Atmospheric Chemistry and Physics, 20, 9169–9182, https://doi.org/10.5194/acp-20-9169-2020, 2020.</w:t>
      </w:r>
    </w:p>
    <w:p w14:paraId="1605DAE8" w14:textId="77777777" w:rsidR="009C72B8" w:rsidRPr="009C72B8" w:rsidRDefault="009C72B8" w:rsidP="009C72B8">
      <w:pPr>
        <w:pStyle w:val="Bibliography"/>
      </w:pPr>
      <w:r w:rsidRPr="009C72B8">
        <w:t>Seto, K. C., Güneralp, B., and Hutyra, L. R.: Global forecasts of urban expansion to 2030 and direct impacts on biodiversity and carbon pools, Proceedings of the National Academy of Sciences, 109, 16083–16088, https://doi.org/10.1073/pnas.1211658109, 2012.</w:t>
      </w:r>
    </w:p>
    <w:p w14:paraId="79ABAD80" w14:textId="77777777" w:rsidR="009C72B8" w:rsidRPr="009C72B8" w:rsidRDefault="009C72B8" w:rsidP="009C72B8">
      <w:pPr>
        <w:pStyle w:val="Bibliography"/>
      </w:pPr>
      <w:r w:rsidRPr="009C72B8">
        <w:t>Shen, L., Gautam, R., Omara, M., Zavala-Araiza, D., Maasakkers, J. D., Scarpelli, T. R., Lorente, A., Lyon, D., Sheng, J., Varon, D. J., Nesser, H., Qu, Z., Lu, X., Sulprizio, M. P., Hamburg, S. P., and Jacob, D. J.: Satellite quantification of oil and natural gas methane emissions in the US and Canada including contributions from individual basins, Atmospheric Chemistry and Physics, 22, 11203–11215, https://doi.org/10.5194/acp-22-11203-2022, 2022.</w:t>
      </w:r>
    </w:p>
    <w:p w14:paraId="4A2C02AF" w14:textId="77777777" w:rsidR="009C72B8" w:rsidRPr="009C72B8" w:rsidRDefault="009C72B8" w:rsidP="009C72B8">
      <w:pPr>
        <w:pStyle w:val="Bibliography"/>
      </w:pPr>
      <w:r w:rsidRPr="009C72B8">
        <w:t>Song, C., Zhu, J.-J., Willis, J. L., Moore, D. P., Zondlo, M. A., and Ren, Z. J.: Methane Emissions from Municipal Wastewater Collection and Treatment Systems, Environ. Sci. Technol., 57, 2248–2261, https://doi.org/10.1021/acs.est.2c04388, 2023.</w:t>
      </w:r>
    </w:p>
    <w:p w14:paraId="156FBEBB" w14:textId="77777777" w:rsidR="009C72B8" w:rsidRPr="009C72B8" w:rsidRDefault="009C72B8" w:rsidP="009C72B8">
      <w:pPr>
        <w:pStyle w:val="Bibliography"/>
      </w:pPr>
      <w:r w:rsidRPr="009C72B8">
        <w:t>Spokas, K., Bogner, J., Corcoran, M., and Walker, S.: From California dreaming to California data: Challenging historic models for landfill CH4 emissions, Elementa: Science of the Anthropocene, 3, 000051, https://doi.org/10.12952/journal.elementa.000051, 2015.</w:t>
      </w:r>
    </w:p>
    <w:p w14:paraId="7AF4C686" w14:textId="77777777" w:rsidR="009C72B8" w:rsidRPr="009C72B8" w:rsidRDefault="009C72B8" w:rsidP="009C72B8">
      <w:pPr>
        <w:pStyle w:val="Bibliography"/>
      </w:pPr>
      <w:r w:rsidRPr="009C72B8">
        <w:lastRenderedPageBreak/>
        <w:t>Streets, D. G., Canty, T., Carmichael, G. R., De Foy, B., Dickerson, R. R., Duncan, B. N., Edwards, D. P., Haynes, J. A., Henze, D. K., Houyoux, M. R., Jacob, D. J., Krotkov, N. A., Lamsal, L. N., Liu, Y., Lu, Z., Martin, R. V., Pfister, G. G., Pinder, R. W., Salawitch, R. J., and Wecht, K. J.: Emissions estimation from satellite retrievals: A review of current capability, Atmospheric Environment, 77, 1011–1042, https://doi.org/10.1016/j.atmosenv.2013.05.051, 2013.</w:t>
      </w:r>
    </w:p>
    <w:p w14:paraId="1B710488" w14:textId="77777777" w:rsidR="009C72B8" w:rsidRPr="009C72B8" w:rsidRDefault="009C72B8" w:rsidP="009C72B8">
      <w:pPr>
        <w:pStyle w:val="Bibliography"/>
      </w:pPr>
      <w:r w:rsidRPr="009C72B8">
        <w:t>Taylor, T.: Colorado 2021 Greenhouse Gas Inventory Update: With Historical Emissions from 2005 to 2019 and Projections to 2050, Colorado Air Pollution Control Division, Department of Public Health &amp; Environment, 2021.</w:t>
      </w:r>
    </w:p>
    <w:p w14:paraId="59C7A700" w14:textId="77777777" w:rsidR="009C72B8" w:rsidRPr="009C72B8" w:rsidRDefault="009C72B8" w:rsidP="009C72B8">
      <w:pPr>
        <w:pStyle w:val="Bibliography"/>
      </w:pPr>
      <w:r w:rsidRPr="009C72B8">
        <w:t>The White House: U.S. Methane Emissions Reduction Action Plan: Critical and commonsense steps to cut pollution and consumer costs, while boosting good-paying jobs and American competitiveness, The White House Office of Domestic Climate Policy, 2021.</w:t>
      </w:r>
    </w:p>
    <w:p w14:paraId="5B5EA3C8" w14:textId="77777777" w:rsidR="009C72B8" w:rsidRPr="009C72B8" w:rsidRDefault="009C72B8" w:rsidP="009C72B8">
      <w:pPr>
        <w:pStyle w:val="Bibliography"/>
      </w:pPr>
      <w:r w:rsidRPr="009C72B8">
        <w:t>Turner, A. J., Jacob, D. J., Wecht, K. J., Maasakkers, J. D., Lundgren, E., Andrews, A. E., Biraud, S. C., Boesch, H., Bowman, K. W., Deutscher, N. M., Dubey, M. K., Griffith, D. W. T., Hase, F., Kuze, A., Notholt, J., Ohyama, H., Parker, R., Payne, V. H., Sussmann, R., Sweeney, C., Velazco, V. A., Warneke, T., Wennberg, P. O., and Wunch, D.: Estimating global and North American methane emissions with high spatial resolution using GOSAT satellite data, Atmospheric Chemistry and Physics, 15, 7049–7069, https://doi.org/10.5194/acp-15-7049-2015, 2015.</w:t>
      </w:r>
    </w:p>
    <w:p w14:paraId="58BE285D" w14:textId="77777777" w:rsidR="009C72B8" w:rsidRPr="009C72B8" w:rsidRDefault="009C72B8" w:rsidP="009C72B8">
      <w:pPr>
        <w:pStyle w:val="Bibliography"/>
      </w:pPr>
      <w:r w:rsidRPr="009C72B8">
        <w:t>U.S. Census Bureau: 2010 Census Urban and Rural Classification and Urban Area Criteria, 2010.</w:t>
      </w:r>
    </w:p>
    <w:p w14:paraId="121F6988" w14:textId="77777777" w:rsidR="009C72B8" w:rsidRPr="009C72B8" w:rsidRDefault="009C72B8" w:rsidP="009C72B8">
      <w:pPr>
        <w:pStyle w:val="Bibliography"/>
      </w:pPr>
      <w:r w:rsidRPr="009C72B8">
        <w:t>U.S. Census Bureau: TIGER/Line Shapefile, 2017, 2010 nation, U.S., 2010 Census Urban Area National, U.S. Census Bureau, 2017.</w:t>
      </w:r>
    </w:p>
    <w:p w14:paraId="5A202F8A" w14:textId="77777777" w:rsidR="009C72B8" w:rsidRPr="009C72B8" w:rsidRDefault="009C72B8" w:rsidP="009C72B8">
      <w:pPr>
        <w:pStyle w:val="Bibliography"/>
      </w:pPr>
      <w:r w:rsidRPr="009C72B8">
        <w:t>USDA: 2017 Census of Agriculture, U.S. Department of Agriculture, 2019.</w:t>
      </w:r>
    </w:p>
    <w:p w14:paraId="1FCCB69F" w14:textId="77777777" w:rsidR="009C72B8" w:rsidRPr="009C72B8" w:rsidRDefault="009C72B8" w:rsidP="009C72B8">
      <w:pPr>
        <w:pStyle w:val="Bibliography"/>
      </w:pPr>
      <w:r w:rsidRPr="009C72B8">
        <w:t>Varon, D. J., Jacob, D. J., Hmiel, B., Gautam, R., Lyon, D. R., Omara, M., Sulprizio, M., Shen, L., Pendergrass, D., Nesser, H., Qu, Z., Barkley, Z. R., Miles, N. L., Richardson, S. J., Davis, K. J., Pandey, S., Lu, X., Lorente, A., Borsdorff, T., Maasakkers, J. D., and Aben, I.: Continuous weekly monitoring of methane emissions from the Permian Basin by inversion of TROPOMI satellite observations, Atmospheric Chemistry and Physics Discussions, 1–26, https://doi.org/10.5194/acp-2022-749, 2022.</w:t>
      </w:r>
    </w:p>
    <w:p w14:paraId="0B86C469" w14:textId="77777777" w:rsidR="009C72B8" w:rsidRPr="009C72B8" w:rsidRDefault="009C72B8" w:rsidP="009C72B8">
      <w:pPr>
        <w:pStyle w:val="Bibliography"/>
      </w:pPr>
      <w:r w:rsidRPr="009C72B8">
        <w:t>Veefkind, J. P., Aben, I., McMullan, K., Förster, H., de Vries, J., Otter, G., Claas, J., Eskes, H. J., de Haan, J. F., Kleipool, Q., van Weele, M., Hasekamp, O., Hoogeveen, R., Landgraf, J., Snel, R., Tol, P., Ingmann, P., Voors, R., Kruizinga, B., Vink, R., Visser, H., and Levelt, P. F.: TROPOMI on the ESA Sentinel-5 Precursor: A GMES mission for global observations of the atmospheric composition for climate, air quality and ozone layer applications, Remote Sensing of Environment, 120, 70–83, https://doi.org/10.1016/j.rse.2011.09.027, 2012.</w:t>
      </w:r>
    </w:p>
    <w:p w14:paraId="4C29B108" w14:textId="77777777" w:rsidR="009C72B8" w:rsidRPr="009C72B8" w:rsidRDefault="009C72B8" w:rsidP="009C72B8">
      <w:pPr>
        <w:pStyle w:val="Bibliography"/>
      </w:pPr>
      <w:r w:rsidRPr="009C72B8">
        <w:t>Vera, A.: State finds violations at landfill, The Progress Index, 3rd January, 2016.</w:t>
      </w:r>
    </w:p>
    <w:p w14:paraId="76796548" w14:textId="77777777" w:rsidR="009C72B8" w:rsidRPr="009C72B8" w:rsidRDefault="009C72B8" w:rsidP="009C72B8">
      <w:pPr>
        <w:pStyle w:val="Bibliography"/>
      </w:pPr>
      <w:r w:rsidRPr="009C72B8">
        <w:lastRenderedPageBreak/>
        <w:t>Wecht, K. J., Jacob, D. J., Frankenberg, C., Jiang, Z., and Blake, D. R.: Mapping of North American methane emissions with high spatial resolution by inversion of SCIAMACHY satellite data, J. Geophys. Res. Atmos. Res., 119, 7741–7756, https://doi.org/10.1002/2014JD021551, 2014a.</w:t>
      </w:r>
    </w:p>
    <w:p w14:paraId="2A2F7225" w14:textId="77777777" w:rsidR="009C72B8" w:rsidRPr="009C72B8" w:rsidRDefault="009C72B8" w:rsidP="009C72B8">
      <w:pPr>
        <w:pStyle w:val="Bibliography"/>
      </w:pPr>
      <w:r w:rsidRPr="009C72B8">
        <w:t>Wecht, K. J., Jacob, D. J., Sulprizio, M. P., Santoni, G. W., Wofsy, S. C., Parker, R., Bösch, H., and Worden, J.: Spatially resolving methane emissions in California: constraints from the CalNex aircraft campaign and from present (GOSAT, TES) and future (TROPOMI, geostationary) satellite observations, Atmospheric Chemistry and Physics, 14, 8173–8184, https://doi.org/10.5194/acp-14-8173-2014, 2014b.</w:t>
      </w:r>
    </w:p>
    <w:p w14:paraId="793AB9FF" w14:textId="77777777" w:rsidR="009C72B8" w:rsidRPr="009C72B8" w:rsidRDefault="009C72B8" w:rsidP="009C72B8">
      <w:pPr>
        <w:pStyle w:val="Bibliography"/>
      </w:pPr>
      <w:r w:rsidRPr="009C72B8">
        <w:t>Wise, J.: Government Oversight: A review of Dothan’s attempts to expand its landfill, Dothan Eagle, 27th January, 2019.</w:t>
      </w:r>
    </w:p>
    <w:p w14:paraId="5CFE738E" w14:textId="77777777" w:rsidR="009C72B8" w:rsidRPr="009C72B8" w:rsidRDefault="009C72B8" w:rsidP="009C72B8">
      <w:pPr>
        <w:pStyle w:val="Bibliography"/>
      </w:pPr>
      <w:r w:rsidRPr="009C72B8">
        <w:t>Wong, K. W., Fu, D., Pongetti, T. J., Newman, S., Kort, E. A., Duren, R., Hsu, Y.-K., Miller, C. E., Yung, Y. L., and Sander, S. P.: Mapping CH</w:t>
      </w:r>
      <w:r w:rsidRPr="009C72B8">
        <w:rPr>
          <w:vertAlign w:val="subscript"/>
        </w:rPr>
        <w:t>4</w:t>
      </w:r>
      <w:r w:rsidRPr="009C72B8">
        <w:t> : CO</w:t>
      </w:r>
      <w:r w:rsidRPr="009C72B8">
        <w:rPr>
          <w:vertAlign w:val="subscript"/>
        </w:rPr>
        <w:t>2</w:t>
      </w:r>
      <w:r w:rsidRPr="009C72B8">
        <w:t xml:space="preserve"> ratios in Los Angeles with CLARS-FTS from Mount Wilson, California, Atmospheric Chemistry and Physics, 15, 241–252, https://doi.org/10.5194/acp-15-241-2015, 2015.</w:t>
      </w:r>
    </w:p>
    <w:p w14:paraId="28A3FB9C" w14:textId="77777777" w:rsidR="009C72B8" w:rsidRPr="009C72B8" w:rsidRDefault="009C72B8" w:rsidP="009C72B8">
      <w:pPr>
        <w:pStyle w:val="Bibliography"/>
      </w:pPr>
      <w:r w:rsidRPr="009C72B8">
        <w:t>Wunch, D., Wennberg, P. O., Toon, G. C., Connor, B. J., Fisher, B., Osterman, G. B., Frankenberg, C., Mandrake, L., O’Dell, C., Ahonen, P., Biraud, S. C., Castano, R., Cressie, N., Crisp, D., Deutscher, N. M., Eldering, A., Fisher, M. L., Griffith, D. W. T., Gunson, M., Heikkinen, P., Keppel-Aleks, G., Kyrö, E., Lindenmaier, R., Macatangay, R., Mendonca, J., Messerschmidt, J., Miller, C. E., Morino, I., Notholt, J., Oyafuso, F. A., Rettinger, M., Robinson, J., Roehl, C. M., Salawitch, R. J., Sherlock, V., Strong, K., Sussmann, R., Tanaka, T., Thompson, D. R., Uchino, O., Warneke, T., and Wofsy, S. C.: A method for evaluating bias in global measurements of CO</w:t>
      </w:r>
      <w:r w:rsidRPr="009C72B8">
        <w:rPr>
          <w:vertAlign w:val="subscript"/>
        </w:rPr>
        <w:t>2</w:t>
      </w:r>
      <w:r w:rsidRPr="009C72B8">
        <w:t xml:space="preserve"> total columns from space, Atmospheric Chemistry and Physics, 11, 12317–12337, https://doi.org/10.5194/acp-11-12317-2011, 2011.</w:t>
      </w:r>
    </w:p>
    <w:p w14:paraId="35F84E2A" w14:textId="77777777" w:rsidR="009C72B8" w:rsidRPr="009C72B8" w:rsidRDefault="009C72B8" w:rsidP="009C72B8">
      <w:pPr>
        <w:pStyle w:val="Bibliography"/>
      </w:pPr>
      <w:r w:rsidRPr="009C72B8">
        <w:t>Wunch, D., Toon, G. C., Hedelius, J. K., Vizenor, N., Roehl, C. M., Saad, K. M., Blavier, J.-F. L., Blake, D. R., and Wennberg, P. O.: Quantifying the loss of processed natural gas within California’s South Coast Air Basin using long-term measurements of ethane and methane, Atmos. Chem. Phys., 16, 14091–14105, https://doi.org/10.5194/acp-16-14091-2016, 2016.</w:t>
      </w:r>
    </w:p>
    <w:p w14:paraId="11DB6778" w14:textId="77777777" w:rsidR="009C72B8" w:rsidRPr="009C72B8" w:rsidRDefault="009C72B8" w:rsidP="009C72B8">
      <w:pPr>
        <w:pStyle w:val="Bibliography"/>
      </w:pPr>
      <w:r w:rsidRPr="009C72B8">
        <w:t>Yadav, V., Duren, R., Mueller, K., Verhulst, K. R., Nehrkorn, T., Kim, J., Weiss, R. F., Keeling, R., Sander, S., Fischer, M. L., Newman, S., Falk, M., Kuwayama, T., Hopkins, F., Rafiq, T., Whetstone, J., and Miller, C.: Spatio-temporally Resolved Methane Fluxes From the Los Angeles Megacity, Journal of Geophysical Research: Atmospheres, 124, 5131–5148, https://doi.org/10.1029/2018JD030062, 2019.</w:t>
      </w:r>
    </w:p>
    <w:p w14:paraId="291D21A4" w14:textId="77777777" w:rsidR="009C72B8" w:rsidRPr="009C72B8" w:rsidRDefault="009C72B8" w:rsidP="009C72B8">
      <w:pPr>
        <w:pStyle w:val="Bibliography"/>
      </w:pPr>
      <w:r w:rsidRPr="009C72B8">
        <w:t>Yadav, V., Verhulst, K., Duren, R., Thorpe, A., Kim, J., Keeling, R., Weiss, R., Cusworth, D., Mountain, M., Miller, C., and Whetstone, J.: A declining trend of methane emissions in the Los Angeles basin from 2015 to 2020, Environ. Res. Lett., 18, 034004, https://doi.org/10.1088/1748-9326/acb6a9, 2023.</w:t>
      </w:r>
    </w:p>
    <w:p w14:paraId="5DA04926" w14:textId="77777777" w:rsidR="009C72B8" w:rsidRPr="009C72B8" w:rsidRDefault="009C72B8" w:rsidP="009C72B8">
      <w:pPr>
        <w:pStyle w:val="Bibliography"/>
      </w:pPr>
      <w:r w:rsidRPr="009C72B8">
        <w:t xml:space="preserve">Yu, X., Millet, D. B., Wells, K. C., Henze, D. K., Cao, H., Griffis, T. J., Kort, E. A., Plant, G., Deventer, M. J., Kolka, R. K., Roman, D. T., Davis, K. J., Desai, A. R., Baier, B. C., McKain, K., Czarnetzki, A. C., and Bloom, A. A.: Aircraft-based inversions quantify the importance of </w:t>
      </w:r>
      <w:r w:rsidRPr="009C72B8">
        <w:lastRenderedPageBreak/>
        <w:t>wetlands and livestock for Upper Midwest methane emissions, Atmospheric Chemistry and Physics, 21, 951–971, https://doi.org/10.5194/acp-21-951-2021, 2021.</w:t>
      </w:r>
    </w:p>
    <w:p w14:paraId="692315F6" w14:textId="77777777" w:rsidR="009C72B8" w:rsidRPr="009C72B8" w:rsidRDefault="009C72B8" w:rsidP="009C72B8">
      <w:pPr>
        <w:pStyle w:val="Bibliography"/>
      </w:pPr>
      <w:r w:rsidRPr="009C72B8">
        <w:t>Zhang, Y., Jacob, D. J., Maasakkers, J. D., Sulprizio, M. P., Sheng, J.-X., Gautam, R., and Worden, J.: Monitoring global tropospheric OH concentrations using satellite observations of atmospheric methane, Atmospheric Chemistry and Physics, 18, 15959–15973, https://doi.org/10.5194/acp-18-15959-2018, 2018.</w:t>
      </w:r>
    </w:p>
    <w:p w14:paraId="020E726F" w14:textId="77777777" w:rsidR="009C72B8" w:rsidRPr="009C72B8" w:rsidRDefault="009C72B8" w:rsidP="009C72B8">
      <w:pPr>
        <w:pStyle w:val="Bibliography"/>
      </w:pPr>
      <w:r w:rsidRPr="009C72B8">
        <w:t>Zhang, Y., Gautam, R., Pandey, S., Omara, M., Maasakkers, J. D., Sadavarte, P., Lyon, D., Nesser, H., Sulprizio, M. P., Varon, D. J., Zhang, R., Houweling, S., Zavala-Araiza, D., Alvarez, R. A., Lorente, A., Hamburg, S. P., Aben, I., and Jacob, D. J.: Quantifying methane emissions from the largest oil-producing basin in the United States from space, Science Advances, 6, eaaz5120, https://doi.org/10.1126/sciadv.aaz5120, 2020.</w:t>
      </w:r>
    </w:p>
    <w:p w14:paraId="63E2A735" w14:textId="515099BB" w:rsidR="00602BBE" w:rsidRPr="00973BF2" w:rsidRDefault="00F954BB">
      <w:r>
        <w:fldChar w:fldCharType="end"/>
      </w:r>
    </w:p>
    <w:sectPr w:rsidR="00602BBE" w:rsidRPr="00973BF2"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27D16" w14:textId="77777777" w:rsidR="006819E4" w:rsidRDefault="006819E4" w:rsidP="00112218">
      <w:r>
        <w:separator/>
      </w:r>
    </w:p>
  </w:endnote>
  <w:endnote w:type="continuationSeparator" w:id="0">
    <w:p w14:paraId="32803B33" w14:textId="77777777" w:rsidR="006819E4" w:rsidRDefault="006819E4"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AFE4B" w14:textId="77777777" w:rsidR="006819E4" w:rsidRDefault="006819E4" w:rsidP="00112218">
      <w:r>
        <w:separator/>
      </w:r>
    </w:p>
  </w:footnote>
  <w:footnote w:type="continuationSeparator" w:id="0">
    <w:p w14:paraId="13DB2804" w14:textId="77777777" w:rsidR="006819E4" w:rsidRDefault="006819E4"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208E"/>
    <w:rsid w:val="000522DC"/>
    <w:rsid w:val="000525CA"/>
    <w:rsid w:val="00054470"/>
    <w:rsid w:val="000545CE"/>
    <w:rsid w:val="00054A34"/>
    <w:rsid w:val="00060237"/>
    <w:rsid w:val="000602C2"/>
    <w:rsid w:val="00064212"/>
    <w:rsid w:val="00065213"/>
    <w:rsid w:val="00066335"/>
    <w:rsid w:val="000663AD"/>
    <w:rsid w:val="00070525"/>
    <w:rsid w:val="00073E77"/>
    <w:rsid w:val="00075074"/>
    <w:rsid w:val="000760BB"/>
    <w:rsid w:val="00080551"/>
    <w:rsid w:val="000805B3"/>
    <w:rsid w:val="00080BD1"/>
    <w:rsid w:val="00081298"/>
    <w:rsid w:val="0008317E"/>
    <w:rsid w:val="00085A48"/>
    <w:rsid w:val="0009149A"/>
    <w:rsid w:val="0009254E"/>
    <w:rsid w:val="00093C51"/>
    <w:rsid w:val="00093CE7"/>
    <w:rsid w:val="00093DD4"/>
    <w:rsid w:val="000948FE"/>
    <w:rsid w:val="00096FEF"/>
    <w:rsid w:val="000A0B9F"/>
    <w:rsid w:val="000A32F3"/>
    <w:rsid w:val="000A3EE9"/>
    <w:rsid w:val="000A497F"/>
    <w:rsid w:val="000A4C03"/>
    <w:rsid w:val="000A6465"/>
    <w:rsid w:val="000A6880"/>
    <w:rsid w:val="000B32F7"/>
    <w:rsid w:val="000B4540"/>
    <w:rsid w:val="000B4C5D"/>
    <w:rsid w:val="000B54EC"/>
    <w:rsid w:val="000B628E"/>
    <w:rsid w:val="000B665D"/>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D61"/>
    <w:rsid w:val="000E257D"/>
    <w:rsid w:val="000E7A42"/>
    <w:rsid w:val="000F229F"/>
    <w:rsid w:val="000F230B"/>
    <w:rsid w:val="000F2620"/>
    <w:rsid w:val="000F3D47"/>
    <w:rsid w:val="000F41ED"/>
    <w:rsid w:val="000F513B"/>
    <w:rsid w:val="000F5581"/>
    <w:rsid w:val="000F6F7E"/>
    <w:rsid w:val="000F7C98"/>
    <w:rsid w:val="0010092E"/>
    <w:rsid w:val="00100E70"/>
    <w:rsid w:val="001017B3"/>
    <w:rsid w:val="00101CD2"/>
    <w:rsid w:val="00102AF3"/>
    <w:rsid w:val="00107329"/>
    <w:rsid w:val="001100B8"/>
    <w:rsid w:val="00111F79"/>
    <w:rsid w:val="00112218"/>
    <w:rsid w:val="00112598"/>
    <w:rsid w:val="00112BF4"/>
    <w:rsid w:val="00112E18"/>
    <w:rsid w:val="001130F7"/>
    <w:rsid w:val="00113ED9"/>
    <w:rsid w:val="0011516C"/>
    <w:rsid w:val="00116066"/>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6484"/>
    <w:rsid w:val="00190FA3"/>
    <w:rsid w:val="0019599B"/>
    <w:rsid w:val="00195C82"/>
    <w:rsid w:val="00196DC9"/>
    <w:rsid w:val="001A0AAE"/>
    <w:rsid w:val="001A10D0"/>
    <w:rsid w:val="001A13E9"/>
    <w:rsid w:val="001A1D93"/>
    <w:rsid w:val="001A367E"/>
    <w:rsid w:val="001A437E"/>
    <w:rsid w:val="001A4627"/>
    <w:rsid w:val="001A5124"/>
    <w:rsid w:val="001A6F70"/>
    <w:rsid w:val="001B0D67"/>
    <w:rsid w:val="001B0F6B"/>
    <w:rsid w:val="001B317B"/>
    <w:rsid w:val="001B31E4"/>
    <w:rsid w:val="001B367C"/>
    <w:rsid w:val="001B4897"/>
    <w:rsid w:val="001B4A42"/>
    <w:rsid w:val="001B5212"/>
    <w:rsid w:val="001B581C"/>
    <w:rsid w:val="001B6C97"/>
    <w:rsid w:val="001C0377"/>
    <w:rsid w:val="001C0ED0"/>
    <w:rsid w:val="001C41E7"/>
    <w:rsid w:val="001C4A43"/>
    <w:rsid w:val="001C4E90"/>
    <w:rsid w:val="001C56F8"/>
    <w:rsid w:val="001C616A"/>
    <w:rsid w:val="001C61E6"/>
    <w:rsid w:val="001C76C1"/>
    <w:rsid w:val="001D040A"/>
    <w:rsid w:val="001D05E3"/>
    <w:rsid w:val="001D21AD"/>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BA6"/>
    <w:rsid w:val="001F2361"/>
    <w:rsid w:val="001F60FD"/>
    <w:rsid w:val="001F667A"/>
    <w:rsid w:val="001F7401"/>
    <w:rsid w:val="001F7B45"/>
    <w:rsid w:val="00201AAE"/>
    <w:rsid w:val="00202404"/>
    <w:rsid w:val="002031BC"/>
    <w:rsid w:val="00203C40"/>
    <w:rsid w:val="0020458F"/>
    <w:rsid w:val="002072F5"/>
    <w:rsid w:val="00207D24"/>
    <w:rsid w:val="00210525"/>
    <w:rsid w:val="00213EBE"/>
    <w:rsid w:val="0021511C"/>
    <w:rsid w:val="00216872"/>
    <w:rsid w:val="00216EC7"/>
    <w:rsid w:val="002201CE"/>
    <w:rsid w:val="0022057B"/>
    <w:rsid w:val="0022085E"/>
    <w:rsid w:val="002217CA"/>
    <w:rsid w:val="002231DD"/>
    <w:rsid w:val="00231835"/>
    <w:rsid w:val="00235274"/>
    <w:rsid w:val="00236212"/>
    <w:rsid w:val="00237C52"/>
    <w:rsid w:val="00237EFC"/>
    <w:rsid w:val="002456E8"/>
    <w:rsid w:val="00250269"/>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4048"/>
    <w:rsid w:val="00276208"/>
    <w:rsid w:val="002770E0"/>
    <w:rsid w:val="0027788C"/>
    <w:rsid w:val="00277B94"/>
    <w:rsid w:val="0028067E"/>
    <w:rsid w:val="002806CE"/>
    <w:rsid w:val="0028085B"/>
    <w:rsid w:val="0028365E"/>
    <w:rsid w:val="002838E7"/>
    <w:rsid w:val="00283BC0"/>
    <w:rsid w:val="002867D4"/>
    <w:rsid w:val="002867F8"/>
    <w:rsid w:val="00286BD1"/>
    <w:rsid w:val="0029095D"/>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69A4"/>
    <w:rsid w:val="002B7031"/>
    <w:rsid w:val="002C00EB"/>
    <w:rsid w:val="002C068F"/>
    <w:rsid w:val="002C1748"/>
    <w:rsid w:val="002C2190"/>
    <w:rsid w:val="002C2A03"/>
    <w:rsid w:val="002C5B24"/>
    <w:rsid w:val="002C6BF3"/>
    <w:rsid w:val="002D0380"/>
    <w:rsid w:val="002D0C86"/>
    <w:rsid w:val="002D111D"/>
    <w:rsid w:val="002D2D50"/>
    <w:rsid w:val="002D332F"/>
    <w:rsid w:val="002D3DE6"/>
    <w:rsid w:val="002D5BAD"/>
    <w:rsid w:val="002D67BB"/>
    <w:rsid w:val="002E042A"/>
    <w:rsid w:val="002E2630"/>
    <w:rsid w:val="002E36D8"/>
    <w:rsid w:val="002E4A10"/>
    <w:rsid w:val="002E6E6F"/>
    <w:rsid w:val="002E7370"/>
    <w:rsid w:val="002F0415"/>
    <w:rsid w:val="002F52AD"/>
    <w:rsid w:val="00301DF3"/>
    <w:rsid w:val="003040A8"/>
    <w:rsid w:val="003108B2"/>
    <w:rsid w:val="00310C63"/>
    <w:rsid w:val="00310DF4"/>
    <w:rsid w:val="003126ED"/>
    <w:rsid w:val="003154D6"/>
    <w:rsid w:val="003158DC"/>
    <w:rsid w:val="003166C7"/>
    <w:rsid w:val="003168EA"/>
    <w:rsid w:val="00316DA7"/>
    <w:rsid w:val="00317652"/>
    <w:rsid w:val="0032207F"/>
    <w:rsid w:val="00322BAE"/>
    <w:rsid w:val="00322D0C"/>
    <w:rsid w:val="00323391"/>
    <w:rsid w:val="00323470"/>
    <w:rsid w:val="003243C0"/>
    <w:rsid w:val="003252FF"/>
    <w:rsid w:val="00327D69"/>
    <w:rsid w:val="00330C31"/>
    <w:rsid w:val="00331023"/>
    <w:rsid w:val="003324A5"/>
    <w:rsid w:val="003332A3"/>
    <w:rsid w:val="00333FA4"/>
    <w:rsid w:val="003349F3"/>
    <w:rsid w:val="00336385"/>
    <w:rsid w:val="003367B3"/>
    <w:rsid w:val="0033785E"/>
    <w:rsid w:val="00340707"/>
    <w:rsid w:val="003440BA"/>
    <w:rsid w:val="0034548D"/>
    <w:rsid w:val="00346531"/>
    <w:rsid w:val="0034756F"/>
    <w:rsid w:val="00347B67"/>
    <w:rsid w:val="00353776"/>
    <w:rsid w:val="0035378A"/>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31EE"/>
    <w:rsid w:val="00375B38"/>
    <w:rsid w:val="00375E61"/>
    <w:rsid w:val="00377757"/>
    <w:rsid w:val="0038092C"/>
    <w:rsid w:val="00381CA9"/>
    <w:rsid w:val="00382C47"/>
    <w:rsid w:val="0038532E"/>
    <w:rsid w:val="0038533B"/>
    <w:rsid w:val="00385BB6"/>
    <w:rsid w:val="00386957"/>
    <w:rsid w:val="00386B40"/>
    <w:rsid w:val="0038788A"/>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3E63"/>
    <w:rsid w:val="003D4170"/>
    <w:rsid w:val="003D5FB2"/>
    <w:rsid w:val="003D698A"/>
    <w:rsid w:val="003D7A11"/>
    <w:rsid w:val="003E097F"/>
    <w:rsid w:val="003E0BB7"/>
    <w:rsid w:val="003E0D11"/>
    <w:rsid w:val="003E1CC1"/>
    <w:rsid w:val="003E2E50"/>
    <w:rsid w:val="003E50EA"/>
    <w:rsid w:val="003E5769"/>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7E6F"/>
    <w:rsid w:val="004215EF"/>
    <w:rsid w:val="00423707"/>
    <w:rsid w:val="004239AA"/>
    <w:rsid w:val="00423E82"/>
    <w:rsid w:val="00424575"/>
    <w:rsid w:val="0042686C"/>
    <w:rsid w:val="00431303"/>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70366"/>
    <w:rsid w:val="00471F41"/>
    <w:rsid w:val="004724C3"/>
    <w:rsid w:val="00474EBE"/>
    <w:rsid w:val="00476A9D"/>
    <w:rsid w:val="00480ED9"/>
    <w:rsid w:val="00483A3B"/>
    <w:rsid w:val="0048419F"/>
    <w:rsid w:val="004854E7"/>
    <w:rsid w:val="004864FE"/>
    <w:rsid w:val="00486CD4"/>
    <w:rsid w:val="00487B1F"/>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3D21"/>
    <w:rsid w:val="004B493F"/>
    <w:rsid w:val="004B6A39"/>
    <w:rsid w:val="004C2B85"/>
    <w:rsid w:val="004C3387"/>
    <w:rsid w:val="004C4965"/>
    <w:rsid w:val="004D1BCE"/>
    <w:rsid w:val="004D27D1"/>
    <w:rsid w:val="004D2E2D"/>
    <w:rsid w:val="004D33BD"/>
    <w:rsid w:val="004D3628"/>
    <w:rsid w:val="004D36D7"/>
    <w:rsid w:val="004D6CA9"/>
    <w:rsid w:val="004D72B5"/>
    <w:rsid w:val="004D75E3"/>
    <w:rsid w:val="004D7FC3"/>
    <w:rsid w:val="004E2C54"/>
    <w:rsid w:val="004E3C17"/>
    <w:rsid w:val="004E3C5D"/>
    <w:rsid w:val="004E3E30"/>
    <w:rsid w:val="004E5439"/>
    <w:rsid w:val="004E6E8C"/>
    <w:rsid w:val="004F2D8E"/>
    <w:rsid w:val="004F419A"/>
    <w:rsid w:val="004F4DBA"/>
    <w:rsid w:val="004F5918"/>
    <w:rsid w:val="004F5D5D"/>
    <w:rsid w:val="004F7D1B"/>
    <w:rsid w:val="00500E82"/>
    <w:rsid w:val="00500F8B"/>
    <w:rsid w:val="00503604"/>
    <w:rsid w:val="005057DF"/>
    <w:rsid w:val="00505B4B"/>
    <w:rsid w:val="0050625D"/>
    <w:rsid w:val="00506381"/>
    <w:rsid w:val="00507010"/>
    <w:rsid w:val="0050778D"/>
    <w:rsid w:val="00507DDF"/>
    <w:rsid w:val="0051007C"/>
    <w:rsid w:val="00511950"/>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56"/>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0CE0"/>
    <w:rsid w:val="00581BE2"/>
    <w:rsid w:val="00590472"/>
    <w:rsid w:val="0059329B"/>
    <w:rsid w:val="0059457F"/>
    <w:rsid w:val="00594675"/>
    <w:rsid w:val="00597C3C"/>
    <w:rsid w:val="005A1285"/>
    <w:rsid w:val="005A1C4E"/>
    <w:rsid w:val="005A5EEC"/>
    <w:rsid w:val="005A6187"/>
    <w:rsid w:val="005A6C0A"/>
    <w:rsid w:val="005A6CB7"/>
    <w:rsid w:val="005A6D62"/>
    <w:rsid w:val="005A745C"/>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1FA"/>
    <w:rsid w:val="0067590A"/>
    <w:rsid w:val="00676233"/>
    <w:rsid w:val="00677EF5"/>
    <w:rsid w:val="006819E4"/>
    <w:rsid w:val="00683050"/>
    <w:rsid w:val="00685E57"/>
    <w:rsid w:val="00687833"/>
    <w:rsid w:val="006903D3"/>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B684D"/>
    <w:rsid w:val="006C0639"/>
    <w:rsid w:val="006C308C"/>
    <w:rsid w:val="006C37A7"/>
    <w:rsid w:val="006C3DB2"/>
    <w:rsid w:val="006C4083"/>
    <w:rsid w:val="006C4F2F"/>
    <w:rsid w:val="006C5D97"/>
    <w:rsid w:val="006D25B8"/>
    <w:rsid w:val="006D2CC3"/>
    <w:rsid w:val="006D2FBA"/>
    <w:rsid w:val="006D530D"/>
    <w:rsid w:val="006D6531"/>
    <w:rsid w:val="006D7F6A"/>
    <w:rsid w:val="006E023C"/>
    <w:rsid w:val="006E07BF"/>
    <w:rsid w:val="006E0B66"/>
    <w:rsid w:val="006E4934"/>
    <w:rsid w:val="006E5F17"/>
    <w:rsid w:val="006E601D"/>
    <w:rsid w:val="006E6383"/>
    <w:rsid w:val="006E6541"/>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305E0"/>
    <w:rsid w:val="00730A6F"/>
    <w:rsid w:val="007321D5"/>
    <w:rsid w:val="007328A7"/>
    <w:rsid w:val="00733119"/>
    <w:rsid w:val="00733FDE"/>
    <w:rsid w:val="007344C5"/>
    <w:rsid w:val="00734506"/>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CE0"/>
    <w:rsid w:val="00756BB9"/>
    <w:rsid w:val="00761D24"/>
    <w:rsid w:val="007623A0"/>
    <w:rsid w:val="00762FD2"/>
    <w:rsid w:val="0076395B"/>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A139F"/>
    <w:rsid w:val="007A1632"/>
    <w:rsid w:val="007A1AE0"/>
    <w:rsid w:val="007A6263"/>
    <w:rsid w:val="007A62FC"/>
    <w:rsid w:val="007A7FC6"/>
    <w:rsid w:val="007B09B2"/>
    <w:rsid w:val="007B140B"/>
    <w:rsid w:val="007B15B0"/>
    <w:rsid w:val="007B190B"/>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D3D"/>
    <w:rsid w:val="00851CAB"/>
    <w:rsid w:val="0085494C"/>
    <w:rsid w:val="008551AB"/>
    <w:rsid w:val="0085587E"/>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735F"/>
    <w:rsid w:val="008A29FE"/>
    <w:rsid w:val="008A369C"/>
    <w:rsid w:val="008A556F"/>
    <w:rsid w:val="008A7578"/>
    <w:rsid w:val="008A7D04"/>
    <w:rsid w:val="008B0710"/>
    <w:rsid w:val="008B08D6"/>
    <w:rsid w:val="008B1E6C"/>
    <w:rsid w:val="008B3F44"/>
    <w:rsid w:val="008B76DC"/>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4611"/>
    <w:rsid w:val="008F4BC8"/>
    <w:rsid w:val="008F5D43"/>
    <w:rsid w:val="008F68A4"/>
    <w:rsid w:val="00902065"/>
    <w:rsid w:val="0090361F"/>
    <w:rsid w:val="009045C7"/>
    <w:rsid w:val="009054A4"/>
    <w:rsid w:val="00906A1B"/>
    <w:rsid w:val="00906AC5"/>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2054"/>
    <w:rsid w:val="00932DCB"/>
    <w:rsid w:val="009332F6"/>
    <w:rsid w:val="009348A6"/>
    <w:rsid w:val="009350E5"/>
    <w:rsid w:val="00935287"/>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7830"/>
    <w:rsid w:val="00973A1E"/>
    <w:rsid w:val="00973BF2"/>
    <w:rsid w:val="009770AD"/>
    <w:rsid w:val="009802AF"/>
    <w:rsid w:val="00980A29"/>
    <w:rsid w:val="009824F2"/>
    <w:rsid w:val="00983C1F"/>
    <w:rsid w:val="00983F09"/>
    <w:rsid w:val="00984D86"/>
    <w:rsid w:val="009861E2"/>
    <w:rsid w:val="00986D28"/>
    <w:rsid w:val="00987D0E"/>
    <w:rsid w:val="00987FB3"/>
    <w:rsid w:val="00990E5E"/>
    <w:rsid w:val="009923C3"/>
    <w:rsid w:val="00994AE4"/>
    <w:rsid w:val="0099618B"/>
    <w:rsid w:val="00996F51"/>
    <w:rsid w:val="009A306C"/>
    <w:rsid w:val="009A6DFD"/>
    <w:rsid w:val="009A7F41"/>
    <w:rsid w:val="009B17D8"/>
    <w:rsid w:val="009B1DFB"/>
    <w:rsid w:val="009B2A55"/>
    <w:rsid w:val="009B2BF9"/>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56A8"/>
    <w:rsid w:val="00A15B40"/>
    <w:rsid w:val="00A17685"/>
    <w:rsid w:val="00A21B62"/>
    <w:rsid w:val="00A22717"/>
    <w:rsid w:val="00A22755"/>
    <w:rsid w:val="00A23C43"/>
    <w:rsid w:val="00A269E0"/>
    <w:rsid w:val="00A31AA1"/>
    <w:rsid w:val="00A3467D"/>
    <w:rsid w:val="00A349EF"/>
    <w:rsid w:val="00A349F1"/>
    <w:rsid w:val="00A37197"/>
    <w:rsid w:val="00A3776F"/>
    <w:rsid w:val="00A40D3F"/>
    <w:rsid w:val="00A414A6"/>
    <w:rsid w:val="00A418B9"/>
    <w:rsid w:val="00A42E07"/>
    <w:rsid w:val="00A440C1"/>
    <w:rsid w:val="00A44DAA"/>
    <w:rsid w:val="00A52B95"/>
    <w:rsid w:val="00A53589"/>
    <w:rsid w:val="00A54A38"/>
    <w:rsid w:val="00A54CF2"/>
    <w:rsid w:val="00A55893"/>
    <w:rsid w:val="00A60146"/>
    <w:rsid w:val="00A60E0E"/>
    <w:rsid w:val="00A60FF9"/>
    <w:rsid w:val="00A61A17"/>
    <w:rsid w:val="00A634C4"/>
    <w:rsid w:val="00A6428A"/>
    <w:rsid w:val="00A6433B"/>
    <w:rsid w:val="00A64D43"/>
    <w:rsid w:val="00A65305"/>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9077F"/>
    <w:rsid w:val="00A91924"/>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40F6"/>
    <w:rsid w:val="00AB5662"/>
    <w:rsid w:val="00AB7FE7"/>
    <w:rsid w:val="00AC180A"/>
    <w:rsid w:val="00AD22AA"/>
    <w:rsid w:val="00AD2391"/>
    <w:rsid w:val="00AD42EC"/>
    <w:rsid w:val="00AD5EA6"/>
    <w:rsid w:val="00AD6DD2"/>
    <w:rsid w:val="00AD706D"/>
    <w:rsid w:val="00AD7C69"/>
    <w:rsid w:val="00AE00A1"/>
    <w:rsid w:val="00AE0B99"/>
    <w:rsid w:val="00AE0C3B"/>
    <w:rsid w:val="00AE23A9"/>
    <w:rsid w:val="00AE2689"/>
    <w:rsid w:val="00AE2CBF"/>
    <w:rsid w:val="00AE2CE5"/>
    <w:rsid w:val="00AE42EE"/>
    <w:rsid w:val="00AE57E9"/>
    <w:rsid w:val="00AE6733"/>
    <w:rsid w:val="00AE7A4E"/>
    <w:rsid w:val="00AE7BA5"/>
    <w:rsid w:val="00AF2E9D"/>
    <w:rsid w:val="00AF32C2"/>
    <w:rsid w:val="00AF41D6"/>
    <w:rsid w:val="00AF44EC"/>
    <w:rsid w:val="00AF5CEB"/>
    <w:rsid w:val="00AF6257"/>
    <w:rsid w:val="00B02373"/>
    <w:rsid w:val="00B029CD"/>
    <w:rsid w:val="00B0437B"/>
    <w:rsid w:val="00B04F60"/>
    <w:rsid w:val="00B05171"/>
    <w:rsid w:val="00B05D2D"/>
    <w:rsid w:val="00B11954"/>
    <w:rsid w:val="00B11BE5"/>
    <w:rsid w:val="00B11F0C"/>
    <w:rsid w:val="00B13301"/>
    <w:rsid w:val="00B13A3D"/>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40A20"/>
    <w:rsid w:val="00B43966"/>
    <w:rsid w:val="00B44582"/>
    <w:rsid w:val="00B4464F"/>
    <w:rsid w:val="00B44F51"/>
    <w:rsid w:val="00B5099A"/>
    <w:rsid w:val="00B50B84"/>
    <w:rsid w:val="00B50D7D"/>
    <w:rsid w:val="00B51761"/>
    <w:rsid w:val="00B52086"/>
    <w:rsid w:val="00B5224E"/>
    <w:rsid w:val="00B5244D"/>
    <w:rsid w:val="00B5363B"/>
    <w:rsid w:val="00B53EFE"/>
    <w:rsid w:val="00B543F9"/>
    <w:rsid w:val="00B558C4"/>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5757"/>
    <w:rsid w:val="00B85986"/>
    <w:rsid w:val="00B9317E"/>
    <w:rsid w:val="00B935EB"/>
    <w:rsid w:val="00B946E2"/>
    <w:rsid w:val="00B9519B"/>
    <w:rsid w:val="00B97F90"/>
    <w:rsid w:val="00BA1AFC"/>
    <w:rsid w:val="00BA1D2F"/>
    <w:rsid w:val="00BA1DCA"/>
    <w:rsid w:val="00BA2006"/>
    <w:rsid w:val="00BA44EC"/>
    <w:rsid w:val="00BA4A05"/>
    <w:rsid w:val="00BA4ABC"/>
    <w:rsid w:val="00BA6A2B"/>
    <w:rsid w:val="00BA6EA3"/>
    <w:rsid w:val="00BB275C"/>
    <w:rsid w:val="00BB4E97"/>
    <w:rsid w:val="00BB5B57"/>
    <w:rsid w:val="00BB64E5"/>
    <w:rsid w:val="00BB675C"/>
    <w:rsid w:val="00BB7178"/>
    <w:rsid w:val="00BC14A8"/>
    <w:rsid w:val="00BC181E"/>
    <w:rsid w:val="00BC2011"/>
    <w:rsid w:val="00BC21E7"/>
    <w:rsid w:val="00BC2319"/>
    <w:rsid w:val="00BC409C"/>
    <w:rsid w:val="00BC6834"/>
    <w:rsid w:val="00BD0926"/>
    <w:rsid w:val="00BD166D"/>
    <w:rsid w:val="00BD1C7B"/>
    <w:rsid w:val="00BD3D88"/>
    <w:rsid w:val="00BD547C"/>
    <w:rsid w:val="00BD679D"/>
    <w:rsid w:val="00BE1EC3"/>
    <w:rsid w:val="00BE3287"/>
    <w:rsid w:val="00BE585B"/>
    <w:rsid w:val="00BE5C87"/>
    <w:rsid w:val="00BF094E"/>
    <w:rsid w:val="00BF0EE9"/>
    <w:rsid w:val="00BF1D58"/>
    <w:rsid w:val="00BF20A3"/>
    <w:rsid w:val="00BF2A79"/>
    <w:rsid w:val="00BF4129"/>
    <w:rsid w:val="00BF5DBB"/>
    <w:rsid w:val="00C01462"/>
    <w:rsid w:val="00C02291"/>
    <w:rsid w:val="00C025E3"/>
    <w:rsid w:val="00C030D6"/>
    <w:rsid w:val="00C03412"/>
    <w:rsid w:val="00C036BD"/>
    <w:rsid w:val="00C05FA1"/>
    <w:rsid w:val="00C06A23"/>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79A9"/>
    <w:rsid w:val="00C57F30"/>
    <w:rsid w:val="00C6220E"/>
    <w:rsid w:val="00C62317"/>
    <w:rsid w:val="00C62B77"/>
    <w:rsid w:val="00C64A1B"/>
    <w:rsid w:val="00C6508E"/>
    <w:rsid w:val="00C675C8"/>
    <w:rsid w:val="00C67741"/>
    <w:rsid w:val="00C7023C"/>
    <w:rsid w:val="00C71319"/>
    <w:rsid w:val="00C71B62"/>
    <w:rsid w:val="00C7236B"/>
    <w:rsid w:val="00C73594"/>
    <w:rsid w:val="00C753D2"/>
    <w:rsid w:val="00C75AC5"/>
    <w:rsid w:val="00C76617"/>
    <w:rsid w:val="00C76E63"/>
    <w:rsid w:val="00C773C4"/>
    <w:rsid w:val="00C81EA3"/>
    <w:rsid w:val="00C82EBF"/>
    <w:rsid w:val="00C84194"/>
    <w:rsid w:val="00C906B9"/>
    <w:rsid w:val="00C90FF0"/>
    <w:rsid w:val="00C912C7"/>
    <w:rsid w:val="00C9294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7AC2"/>
    <w:rsid w:val="00D17D7C"/>
    <w:rsid w:val="00D20953"/>
    <w:rsid w:val="00D21697"/>
    <w:rsid w:val="00D22480"/>
    <w:rsid w:val="00D2531D"/>
    <w:rsid w:val="00D26C5F"/>
    <w:rsid w:val="00D27072"/>
    <w:rsid w:val="00D30521"/>
    <w:rsid w:val="00D30E97"/>
    <w:rsid w:val="00D31BDA"/>
    <w:rsid w:val="00D3266C"/>
    <w:rsid w:val="00D33CE8"/>
    <w:rsid w:val="00D33D40"/>
    <w:rsid w:val="00D345B8"/>
    <w:rsid w:val="00D3580B"/>
    <w:rsid w:val="00D35E67"/>
    <w:rsid w:val="00D37B09"/>
    <w:rsid w:val="00D41E21"/>
    <w:rsid w:val="00D460BB"/>
    <w:rsid w:val="00D5129D"/>
    <w:rsid w:val="00D5324F"/>
    <w:rsid w:val="00D53E12"/>
    <w:rsid w:val="00D55F38"/>
    <w:rsid w:val="00D57CF1"/>
    <w:rsid w:val="00D6018F"/>
    <w:rsid w:val="00D61433"/>
    <w:rsid w:val="00D63AA3"/>
    <w:rsid w:val="00D63ADD"/>
    <w:rsid w:val="00D65D03"/>
    <w:rsid w:val="00D65DA2"/>
    <w:rsid w:val="00D665C0"/>
    <w:rsid w:val="00D701C6"/>
    <w:rsid w:val="00D70492"/>
    <w:rsid w:val="00D737D6"/>
    <w:rsid w:val="00D7419A"/>
    <w:rsid w:val="00D7558D"/>
    <w:rsid w:val="00D767D2"/>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F00FC"/>
    <w:rsid w:val="00DF1A8F"/>
    <w:rsid w:val="00DF1EEA"/>
    <w:rsid w:val="00DF4423"/>
    <w:rsid w:val="00DF4BAB"/>
    <w:rsid w:val="00DF50D4"/>
    <w:rsid w:val="00E00F2D"/>
    <w:rsid w:val="00E01524"/>
    <w:rsid w:val="00E01C9D"/>
    <w:rsid w:val="00E0220A"/>
    <w:rsid w:val="00E022DC"/>
    <w:rsid w:val="00E028EC"/>
    <w:rsid w:val="00E0372F"/>
    <w:rsid w:val="00E06F9B"/>
    <w:rsid w:val="00E10C69"/>
    <w:rsid w:val="00E14379"/>
    <w:rsid w:val="00E14E5D"/>
    <w:rsid w:val="00E15AB4"/>
    <w:rsid w:val="00E161AB"/>
    <w:rsid w:val="00E165C6"/>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4108E"/>
    <w:rsid w:val="00E41838"/>
    <w:rsid w:val="00E440E2"/>
    <w:rsid w:val="00E45B44"/>
    <w:rsid w:val="00E462E6"/>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4256"/>
    <w:rsid w:val="00E76878"/>
    <w:rsid w:val="00E7688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16BEF"/>
    <w:rsid w:val="00F215E4"/>
    <w:rsid w:val="00F236F8"/>
    <w:rsid w:val="00F24E60"/>
    <w:rsid w:val="00F2519C"/>
    <w:rsid w:val="00F2558F"/>
    <w:rsid w:val="00F271BD"/>
    <w:rsid w:val="00F3015F"/>
    <w:rsid w:val="00F33626"/>
    <w:rsid w:val="00F34483"/>
    <w:rsid w:val="00F3489B"/>
    <w:rsid w:val="00F36F91"/>
    <w:rsid w:val="00F372C5"/>
    <w:rsid w:val="00F37575"/>
    <w:rsid w:val="00F3762B"/>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B09"/>
    <w:rsid w:val="00F7728D"/>
    <w:rsid w:val="00F77498"/>
    <w:rsid w:val="00F77B87"/>
    <w:rsid w:val="00F82B44"/>
    <w:rsid w:val="00F83042"/>
    <w:rsid w:val="00F83380"/>
    <w:rsid w:val="00F8467F"/>
    <w:rsid w:val="00F84DCF"/>
    <w:rsid w:val="00F8609B"/>
    <w:rsid w:val="00F864CC"/>
    <w:rsid w:val="00F86E2A"/>
    <w:rsid w:val="00F87536"/>
    <w:rsid w:val="00F91F86"/>
    <w:rsid w:val="00F954BB"/>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57A7"/>
    <w:rsid w:val="00FC6B4F"/>
    <w:rsid w:val="00FC7078"/>
    <w:rsid w:val="00FD05AA"/>
    <w:rsid w:val="00FD0A57"/>
    <w:rsid w:val="00FD3469"/>
    <w:rsid w:val="00FD37D6"/>
    <w:rsid w:val="00FD4FA3"/>
    <w:rsid w:val="00FD63BE"/>
    <w:rsid w:val="00FD68B3"/>
    <w:rsid w:val="00FD7094"/>
    <w:rsid w:val="00FE055D"/>
    <w:rsid w:val="00FE2A93"/>
    <w:rsid w:val="00FE4A57"/>
    <w:rsid w:val="00FE56CF"/>
    <w:rsid w:val="00FE6A00"/>
    <w:rsid w:val="00FF1C87"/>
    <w:rsid w:val="00FF2D6E"/>
    <w:rsid w:val="00FF33F4"/>
    <w:rsid w:val="00FF34FB"/>
    <w:rsid w:val="00FF45F0"/>
    <w:rsid w:val="00FF4FE6"/>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8</Pages>
  <Words>78397</Words>
  <Characters>446868</Characters>
  <Application>Microsoft Office Word</Application>
  <DocSecurity>0</DocSecurity>
  <Lines>3723</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13</cp:revision>
  <cp:lastPrinted>2023-03-28T18:53:00Z</cp:lastPrinted>
  <dcterms:created xsi:type="dcterms:W3CDTF">2023-04-08T01:58:00Z</dcterms:created>
  <dcterms:modified xsi:type="dcterms:W3CDTF">2023-04-0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CTOik2d"/&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